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47E52" w14:textId="073C6ADA" w:rsidR="00534487" w:rsidRDefault="008D0F4F" w:rsidP="008D0F4F">
      <w:pPr>
        <w:jc w:val="center"/>
        <w:rPr>
          <w:b/>
          <w:bCs/>
          <w:sz w:val="32"/>
        </w:rPr>
      </w:pPr>
      <w:r>
        <w:rPr>
          <w:b/>
          <w:bCs/>
          <w:noProof/>
          <w:sz w:val="32"/>
        </w:rPr>
        <w:drawing>
          <wp:inline distT="0" distB="0" distL="0" distR="0" wp14:anchorId="541FABA3" wp14:editId="5E0880A7">
            <wp:extent cx="2679405" cy="803822"/>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rdakademie_Logo-2.png"/>
                    <pic:cNvPicPr/>
                  </pic:nvPicPr>
                  <pic:blipFill>
                    <a:blip r:embed="rId8">
                      <a:extLst>
                        <a:ext uri="{28A0092B-C50C-407E-A947-70E740481C1C}">
                          <a14:useLocalDpi xmlns:a14="http://schemas.microsoft.com/office/drawing/2010/main" val="0"/>
                        </a:ext>
                      </a:extLst>
                    </a:blip>
                    <a:stretch>
                      <a:fillRect/>
                    </a:stretch>
                  </pic:blipFill>
                  <pic:spPr>
                    <a:xfrm>
                      <a:off x="0" y="0"/>
                      <a:ext cx="2714799" cy="814440"/>
                    </a:xfrm>
                    <a:prstGeom prst="rect">
                      <a:avLst/>
                    </a:prstGeom>
                  </pic:spPr>
                </pic:pic>
              </a:graphicData>
            </a:graphic>
          </wp:inline>
        </w:drawing>
      </w:r>
    </w:p>
    <w:p w14:paraId="33DBDB0D" w14:textId="77777777" w:rsidR="008D0F4F" w:rsidRDefault="008D0F4F" w:rsidP="008D0F4F">
      <w:pPr>
        <w:jc w:val="center"/>
        <w:rPr>
          <w:b/>
          <w:bCs/>
          <w:sz w:val="32"/>
        </w:rPr>
      </w:pPr>
    </w:p>
    <w:p w14:paraId="10EA0600" w14:textId="146F61DC" w:rsidR="008D0F4F" w:rsidRPr="000B3AAA" w:rsidRDefault="00570B03" w:rsidP="008D0F4F">
      <w:pPr>
        <w:jc w:val="center"/>
        <w:rPr>
          <w:sz w:val="32"/>
        </w:rPr>
      </w:pPr>
      <w:r w:rsidRPr="000B3AAA">
        <w:rPr>
          <w:sz w:val="32"/>
        </w:rPr>
        <w:t>Nordakademie</w:t>
      </w:r>
      <w:r w:rsidR="002E7C7C" w:rsidRPr="000B3AAA">
        <w:rPr>
          <w:sz w:val="32"/>
        </w:rPr>
        <w:t xml:space="preserve"> – Hochschule der Wirtschaft</w:t>
      </w:r>
    </w:p>
    <w:p w14:paraId="7EAC79C1" w14:textId="77777777" w:rsidR="00534487" w:rsidRDefault="00534487" w:rsidP="000B3AAA">
      <w:pPr>
        <w:rPr>
          <w:b/>
          <w:bCs/>
          <w:sz w:val="32"/>
        </w:rPr>
      </w:pPr>
    </w:p>
    <w:p w14:paraId="4CFEFD92" w14:textId="77777777" w:rsidR="00B44C54" w:rsidRPr="003E0FDA" w:rsidRDefault="00B44C54" w:rsidP="00B44C54">
      <w:pPr>
        <w:spacing w:after="0" w:line="240" w:lineRule="auto"/>
        <w:jc w:val="left"/>
        <w:rPr>
          <w:rFonts w:ascii="Helvetica" w:hAnsi="Helvetica"/>
          <w:b/>
          <w:bCs/>
          <w:color w:val="000000"/>
          <w:sz w:val="18"/>
          <w:szCs w:val="18"/>
        </w:rPr>
      </w:pPr>
    </w:p>
    <w:p w14:paraId="25A34AA8" w14:textId="66CFE48A" w:rsidR="00570B03" w:rsidRPr="003E0FDA" w:rsidRDefault="00B44C54" w:rsidP="00DA3860">
      <w:pPr>
        <w:jc w:val="center"/>
        <w:rPr>
          <w:sz w:val="28"/>
          <w:szCs w:val="28"/>
        </w:rPr>
      </w:pPr>
      <w:r w:rsidRPr="003E0FDA">
        <w:rPr>
          <w:sz w:val="28"/>
          <w:szCs w:val="28"/>
        </w:rPr>
        <w:t>„</w:t>
      </w:r>
      <w:proofErr w:type="spellStart"/>
      <w:r w:rsidR="00DA3860">
        <w:rPr>
          <w:sz w:val="28"/>
          <w:szCs w:val="28"/>
        </w:rPr>
        <w:t>Quantencomputing</w:t>
      </w:r>
      <w:proofErr w:type="spellEnd"/>
      <w:r w:rsidR="00DA3860">
        <w:rPr>
          <w:sz w:val="28"/>
          <w:szCs w:val="28"/>
        </w:rPr>
        <w:t xml:space="preserve"> am Beispiel von </w:t>
      </w:r>
      <w:proofErr w:type="spellStart"/>
      <w:r w:rsidR="00DA3860">
        <w:rPr>
          <w:sz w:val="28"/>
          <w:szCs w:val="28"/>
        </w:rPr>
        <w:t>Schiffahrtsroutenoptimierung</w:t>
      </w:r>
      <w:proofErr w:type="spellEnd"/>
      <w:r w:rsidRPr="003E0FDA">
        <w:rPr>
          <w:sz w:val="28"/>
          <w:szCs w:val="28"/>
        </w:rPr>
        <w:t>“</w:t>
      </w:r>
    </w:p>
    <w:p w14:paraId="338019AF" w14:textId="77777777" w:rsidR="00997F40" w:rsidRPr="00E3761D" w:rsidRDefault="00997F40" w:rsidP="008D0F4F">
      <w:pPr>
        <w:rPr>
          <w:b/>
          <w:bCs/>
          <w:sz w:val="32"/>
        </w:rPr>
      </w:pPr>
    </w:p>
    <w:p w14:paraId="11E293BA" w14:textId="2BC709D6" w:rsidR="00B44C54" w:rsidRDefault="00DA3860" w:rsidP="00570B03">
      <w:pPr>
        <w:jc w:val="center"/>
        <w:rPr>
          <w:b/>
          <w:bCs/>
          <w:sz w:val="32"/>
        </w:rPr>
      </w:pPr>
      <w:r>
        <w:rPr>
          <w:b/>
          <w:bCs/>
          <w:sz w:val="32"/>
        </w:rPr>
        <w:t>Projektdokumentation</w:t>
      </w:r>
    </w:p>
    <w:p w14:paraId="79FF7C08" w14:textId="77777777" w:rsidR="00130835" w:rsidRPr="000B3AAA" w:rsidRDefault="00130835" w:rsidP="00570B03">
      <w:pPr>
        <w:jc w:val="center"/>
        <w:rPr>
          <w:b/>
          <w:bCs/>
          <w:sz w:val="32"/>
        </w:rPr>
      </w:pPr>
    </w:p>
    <w:p w14:paraId="6649A132" w14:textId="3B16EA73" w:rsidR="00B44C54" w:rsidRPr="000D7633" w:rsidRDefault="00DA3860" w:rsidP="000D7633">
      <w:pPr>
        <w:jc w:val="center"/>
        <w:rPr>
          <w:sz w:val="28"/>
          <w:szCs w:val="22"/>
        </w:rPr>
      </w:pPr>
      <w:r>
        <w:rPr>
          <w:sz w:val="28"/>
          <w:szCs w:val="22"/>
        </w:rPr>
        <w:t>zur Projektarbeit im Modul XXX</w:t>
      </w:r>
    </w:p>
    <w:p w14:paraId="0C37A808" w14:textId="2BAB1BB1" w:rsidR="000B3AAA" w:rsidRDefault="000B3AAA" w:rsidP="00997F40">
      <w:pPr>
        <w:rPr>
          <w:b/>
          <w:bCs/>
          <w:sz w:val="32"/>
        </w:rPr>
      </w:pPr>
    </w:p>
    <w:p w14:paraId="5E52300A" w14:textId="1209C834" w:rsidR="00FB0657" w:rsidRDefault="00FB0657" w:rsidP="00997F40">
      <w:pPr>
        <w:rPr>
          <w:b/>
          <w:bCs/>
          <w:sz w:val="32"/>
        </w:rPr>
      </w:pPr>
    </w:p>
    <w:p w14:paraId="1AD3E49E" w14:textId="77777777" w:rsidR="00FB0657" w:rsidRDefault="00FB0657" w:rsidP="00997F40">
      <w:pPr>
        <w:rPr>
          <w:b/>
          <w:bCs/>
          <w:sz w:val="32"/>
        </w:rPr>
      </w:pPr>
    </w:p>
    <w:p w14:paraId="00D29D11" w14:textId="34FE952F" w:rsidR="00B44C54" w:rsidRPr="00177B53" w:rsidRDefault="00177B53" w:rsidP="00F96CEC">
      <w:pPr>
        <w:rPr>
          <w:szCs w:val="21"/>
        </w:rPr>
      </w:pPr>
      <w:r w:rsidRPr="00177B53">
        <w:rPr>
          <w:szCs w:val="21"/>
        </w:rPr>
        <w:t>V</w:t>
      </w:r>
      <w:r w:rsidR="00B44C54" w:rsidRPr="00177B53">
        <w:rPr>
          <w:szCs w:val="21"/>
        </w:rPr>
        <w:t>orgelegt von</w:t>
      </w:r>
      <w:r w:rsidR="0056442A" w:rsidRPr="00177B53">
        <w:rPr>
          <w:szCs w:val="21"/>
        </w:rPr>
        <w:t>:</w:t>
      </w:r>
    </w:p>
    <w:p w14:paraId="776149EA" w14:textId="49D7F076" w:rsidR="0014023C" w:rsidRPr="0014023C" w:rsidRDefault="0014023C" w:rsidP="0014023C">
      <w:pPr>
        <w:spacing w:line="240" w:lineRule="auto"/>
        <w:jc w:val="left"/>
        <w:rPr>
          <w:szCs w:val="21"/>
        </w:rPr>
      </w:pPr>
      <w:r w:rsidRPr="0014023C">
        <w:rPr>
          <w:szCs w:val="21"/>
        </w:rPr>
        <w:t>Daniel Baumgärtner (Studiengang, Matrikelnummer)</w:t>
      </w:r>
    </w:p>
    <w:p w14:paraId="79B10ABC" w14:textId="5D728998" w:rsidR="00570B03" w:rsidRDefault="00570B03" w:rsidP="00F96CEC">
      <w:pPr>
        <w:spacing w:line="240" w:lineRule="auto"/>
        <w:rPr>
          <w:szCs w:val="21"/>
        </w:rPr>
      </w:pPr>
      <w:r w:rsidRPr="000D7633">
        <w:rPr>
          <w:szCs w:val="21"/>
        </w:rPr>
        <w:t>Anna</w:t>
      </w:r>
      <w:r w:rsidR="000D7633" w:rsidRPr="000D7633">
        <w:rPr>
          <w:szCs w:val="21"/>
        </w:rPr>
        <w:t xml:space="preserve"> </w:t>
      </w:r>
      <w:r w:rsidRPr="000D7633">
        <w:rPr>
          <w:szCs w:val="21"/>
        </w:rPr>
        <w:t>Ehrenberg</w:t>
      </w:r>
      <w:r w:rsidR="0014023C">
        <w:rPr>
          <w:szCs w:val="21"/>
        </w:rPr>
        <w:t xml:space="preserve"> (MADSo21, </w:t>
      </w:r>
      <w:r w:rsidR="0014023C" w:rsidRPr="0014023C">
        <w:rPr>
          <w:szCs w:val="21"/>
        </w:rPr>
        <w:t>Matrikelnummer</w:t>
      </w:r>
      <w:r w:rsidR="0014023C">
        <w:rPr>
          <w:szCs w:val="21"/>
        </w:rPr>
        <w:t>)</w:t>
      </w:r>
    </w:p>
    <w:p w14:paraId="6EB229E1" w14:textId="3758032A" w:rsidR="0014023C" w:rsidRDefault="0014023C" w:rsidP="0014023C">
      <w:pPr>
        <w:spacing w:line="240" w:lineRule="auto"/>
        <w:jc w:val="left"/>
        <w:rPr>
          <w:szCs w:val="21"/>
        </w:rPr>
      </w:pPr>
      <w:r>
        <w:rPr>
          <w:szCs w:val="21"/>
        </w:rPr>
        <w:t xml:space="preserve">Lukas </w:t>
      </w:r>
      <w:proofErr w:type="spellStart"/>
      <w:r>
        <w:rPr>
          <w:szCs w:val="21"/>
        </w:rPr>
        <w:t>Kaspras</w:t>
      </w:r>
      <w:proofErr w:type="spellEnd"/>
      <w:r>
        <w:rPr>
          <w:szCs w:val="21"/>
        </w:rPr>
        <w:t xml:space="preserve"> </w:t>
      </w:r>
      <w:r w:rsidRPr="0014023C">
        <w:rPr>
          <w:szCs w:val="21"/>
        </w:rPr>
        <w:t>(</w:t>
      </w:r>
      <w:r>
        <w:rPr>
          <w:szCs w:val="21"/>
        </w:rPr>
        <w:t>MADSo21</w:t>
      </w:r>
      <w:r w:rsidRPr="0014023C">
        <w:rPr>
          <w:szCs w:val="21"/>
        </w:rPr>
        <w:t>, Matrikelnummer)</w:t>
      </w:r>
    </w:p>
    <w:p w14:paraId="11ED0D2C" w14:textId="4ED54C83" w:rsidR="0014023C" w:rsidRPr="0014023C" w:rsidRDefault="0014023C" w:rsidP="0014023C">
      <w:pPr>
        <w:spacing w:line="240" w:lineRule="auto"/>
        <w:jc w:val="left"/>
        <w:rPr>
          <w:szCs w:val="21"/>
        </w:rPr>
      </w:pPr>
      <w:r w:rsidRPr="0014023C">
        <w:rPr>
          <w:szCs w:val="21"/>
        </w:rPr>
        <w:t xml:space="preserve">Nick </w:t>
      </w:r>
      <w:proofErr w:type="spellStart"/>
      <w:proofErr w:type="gramStart"/>
      <w:r w:rsidRPr="0014023C">
        <w:rPr>
          <w:szCs w:val="21"/>
        </w:rPr>
        <w:t>Stuke</w:t>
      </w:r>
      <w:proofErr w:type="spellEnd"/>
      <w:r w:rsidRPr="0014023C">
        <w:rPr>
          <w:szCs w:val="21"/>
        </w:rPr>
        <w:t>( MADSo</w:t>
      </w:r>
      <w:proofErr w:type="gramEnd"/>
      <w:r w:rsidRPr="0014023C">
        <w:rPr>
          <w:szCs w:val="21"/>
        </w:rPr>
        <w:t>21, Matrikelnummer)</w:t>
      </w:r>
    </w:p>
    <w:p w14:paraId="3F3D74EA" w14:textId="33BB1897" w:rsidR="00FB0657" w:rsidRDefault="0014023C" w:rsidP="00F96CEC">
      <w:pPr>
        <w:spacing w:line="240" w:lineRule="auto"/>
        <w:jc w:val="left"/>
        <w:rPr>
          <w:szCs w:val="21"/>
        </w:rPr>
      </w:pPr>
      <w:proofErr w:type="spellStart"/>
      <w:r>
        <w:rPr>
          <w:szCs w:val="21"/>
        </w:rPr>
        <w:t>Ferdaus</w:t>
      </w:r>
      <w:proofErr w:type="spellEnd"/>
      <w:r>
        <w:rPr>
          <w:szCs w:val="21"/>
        </w:rPr>
        <w:t xml:space="preserve"> </w:t>
      </w:r>
      <w:proofErr w:type="spellStart"/>
      <w:r>
        <w:rPr>
          <w:szCs w:val="21"/>
        </w:rPr>
        <w:t>Zabizadeh</w:t>
      </w:r>
      <w:proofErr w:type="spellEnd"/>
      <w:r w:rsidRPr="0014023C">
        <w:rPr>
          <w:szCs w:val="21"/>
        </w:rPr>
        <w:t xml:space="preserve"> (Studiengang, Matrikelnummer)</w:t>
      </w:r>
    </w:p>
    <w:p w14:paraId="4EAA406B" w14:textId="74761944" w:rsidR="0014023C" w:rsidRDefault="0014023C" w:rsidP="00F96CEC">
      <w:pPr>
        <w:spacing w:line="240" w:lineRule="auto"/>
        <w:jc w:val="left"/>
        <w:rPr>
          <w:szCs w:val="21"/>
        </w:rPr>
      </w:pPr>
    </w:p>
    <w:p w14:paraId="71B44215" w14:textId="77777777" w:rsidR="0014023C" w:rsidRDefault="0014023C" w:rsidP="00F96CEC">
      <w:pPr>
        <w:spacing w:line="240" w:lineRule="auto"/>
        <w:jc w:val="left"/>
        <w:rPr>
          <w:szCs w:val="21"/>
        </w:rPr>
      </w:pPr>
    </w:p>
    <w:p w14:paraId="0AA0800D" w14:textId="23C4EA9C" w:rsidR="000D7633" w:rsidRPr="00177B53" w:rsidRDefault="00177B53" w:rsidP="00F96CEC">
      <w:pPr>
        <w:spacing w:line="240" w:lineRule="auto"/>
        <w:jc w:val="left"/>
        <w:rPr>
          <w:szCs w:val="21"/>
        </w:rPr>
      </w:pPr>
      <w:r w:rsidRPr="00177B53">
        <w:rPr>
          <w:szCs w:val="21"/>
        </w:rPr>
        <w:t xml:space="preserve">Bearbeitungszeitraum: </w:t>
      </w:r>
      <w:r w:rsidR="005732E8">
        <w:rPr>
          <w:szCs w:val="21"/>
        </w:rPr>
        <w:t>2</w:t>
      </w:r>
      <w:r w:rsidR="0014023C">
        <w:rPr>
          <w:szCs w:val="21"/>
        </w:rPr>
        <w:t>1</w:t>
      </w:r>
      <w:r w:rsidR="005732E8">
        <w:rPr>
          <w:szCs w:val="21"/>
        </w:rPr>
        <w:t>.1</w:t>
      </w:r>
      <w:r w:rsidR="0014023C">
        <w:rPr>
          <w:szCs w:val="21"/>
        </w:rPr>
        <w:t>0</w:t>
      </w:r>
      <w:r w:rsidR="005732E8">
        <w:rPr>
          <w:szCs w:val="21"/>
        </w:rPr>
        <w:t>.202</w:t>
      </w:r>
      <w:r w:rsidR="0014023C">
        <w:rPr>
          <w:szCs w:val="21"/>
        </w:rPr>
        <w:t>2</w:t>
      </w:r>
      <w:r w:rsidR="005732E8">
        <w:rPr>
          <w:szCs w:val="21"/>
        </w:rPr>
        <w:t xml:space="preserve"> – </w:t>
      </w:r>
      <w:r w:rsidR="0014023C">
        <w:rPr>
          <w:szCs w:val="21"/>
        </w:rPr>
        <w:t>05</w:t>
      </w:r>
      <w:r w:rsidR="005732E8">
        <w:rPr>
          <w:szCs w:val="21"/>
        </w:rPr>
        <w:t>.01.202</w:t>
      </w:r>
      <w:r w:rsidR="0014023C">
        <w:rPr>
          <w:szCs w:val="21"/>
        </w:rPr>
        <w:t>3</w:t>
      </w:r>
    </w:p>
    <w:p w14:paraId="0A5FA11E" w14:textId="5A03C50F" w:rsidR="004C2418" w:rsidRDefault="004C2418" w:rsidP="00F96CEC">
      <w:pPr>
        <w:spacing w:after="0" w:line="240" w:lineRule="auto"/>
        <w:jc w:val="left"/>
        <w:rPr>
          <w:rFonts w:ascii="Helvetica" w:hAnsi="Helvetica"/>
          <w:color w:val="000000"/>
          <w:sz w:val="18"/>
          <w:szCs w:val="18"/>
        </w:rPr>
      </w:pPr>
    </w:p>
    <w:p w14:paraId="5DABAA49" w14:textId="484E95F2" w:rsidR="0014023C" w:rsidRDefault="0014023C" w:rsidP="00F96CEC">
      <w:pPr>
        <w:spacing w:after="0" w:line="240" w:lineRule="auto"/>
        <w:jc w:val="left"/>
        <w:rPr>
          <w:rFonts w:ascii="Helvetica" w:hAnsi="Helvetica"/>
          <w:color w:val="000000"/>
          <w:sz w:val="18"/>
          <w:szCs w:val="18"/>
        </w:rPr>
      </w:pPr>
    </w:p>
    <w:p w14:paraId="32873B19" w14:textId="7D8D361B" w:rsidR="00277AAF" w:rsidRDefault="0014023C" w:rsidP="00277AAF">
      <w:pPr>
        <w:spacing w:line="240" w:lineRule="auto"/>
      </w:pPr>
      <w:r>
        <w:t>Auftraggeber</w:t>
      </w:r>
      <w:r w:rsidR="00277AAF">
        <w:t>:</w:t>
      </w:r>
      <w:r>
        <w:t xml:space="preserve"> Falko Spiller für CGI Inc. </w:t>
      </w:r>
    </w:p>
    <w:p w14:paraId="097E6DF3" w14:textId="3D31A976" w:rsidR="00177B53" w:rsidRDefault="0014023C" w:rsidP="00F96CEC">
      <w:pPr>
        <w:spacing w:line="240" w:lineRule="auto"/>
        <w:jc w:val="left"/>
      </w:pPr>
      <w:r>
        <w:t>Betreuer Hochschule</w:t>
      </w:r>
      <w:r w:rsidR="00177B53">
        <w:t xml:space="preserve">: </w:t>
      </w:r>
      <w:r w:rsidR="00277AAF">
        <w:t xml:space="preserve">Prof. Dr. </w:t>
      </w:r>
      <w:r>
        <w:t>Frank Zimmermann</w:t>
      </w:r>
    </w:p>
    <w:p w14:paraId="7959C9C8" w14:textId="2A7B4EA3" w:rsidR="00EF4439" w:rsidRPr="00987930" w:rsidRDefault="00EF4439" w:rsidP="009728C7">
      <w:pPr>
        <w:spacing w:after="200" w:line="276" w:lineRule="auto"/>
        <w:jc w:val="left"/>
        <w:sectPr w:rsidR="00EF4439" w:rsidRPr="00987930" w:rsidSect="009728C7">
          <w:footerReference w:type="even" r:id="rId9"/>
          <w:footerReference w:type="default" r:id="rId10"/>
          <w:type w:val="continuous"/>
          <w:pgSz w:w="11906" w:h="16838"/>
          <w:pgMar w:top="1417" w:right="1417" w:bottom="1134" w:left="1417" w:header="709" w:footer="709" w:gutter="0"/>
          <w:pgNumType w:fmt="upperRoman" w:start="1"/>
          <w:cols w:space="708"/>
          <w:docGrid w:linePitch="360"/>
        </w:sectPr>
      </w:pPr>
    </w:p>
    <w:p w14:paraId="55DB2BF5" w14:textId="00BC5703" w:rsidR="00214696" w:rsidRDefault="00214696" w:rsidP="00214696">
      <w:pPr>
        <w:pStyle w:val="Strukturierung"/>
      </w:pPr>
      <w:bookmarkStart w:id="0" w:name="_Toc117439420"/>
      <w:r>
        <w:lastRenderedPageBreak/>
        <w:t>Inhaltsverzeichnis</w:t>
      </w:r>
      <w:bookmarkEnd w:id="0"/>
    </w:p>
    <w:p w14:paraId="4680CF81" w14:textId="14D42CFE" w:rsidR="007248BF" w:rsidRDefault="00214696">
      <w:pPr>
        <w:pStyle w:val="Verzeichnis1"/>
        <w:rPr>
          <w:rFonts w:asciiTheme="minorHAnsi" w:eastAsiaTheme="minorEastAsia" w:hAnsiTheme="minorHAnsi" w:cstheme="minorBidi"/>
          <w:b w:val="0"/>
          <w:bCs w:val="0"/>
          <w:caps w:val="0"/>
          <w:noProof/>
        </w:rPr>
      </w:pPr>
      <w:r>
        <w:fldChar w:fldCharType="begin"/>
      </w:r>
      <w:r>
        <w:instrText xml:space="preserve"> TOC \o "1-2" \h \z \u </w:instrText>
      </w:r>
      <w:r>
        <w:fldChar w:fldCharType="separate"/>
      </w:r>
      <w:hyperlink w:anchor="_Toc117439420" w:history="1">
        <w:r w:rsidR="007248BF" w:rsidRPr="006E0519">
          <w:rPr>
            <w:rStyle w:val="Hyperlink"/>
            <w:noProof/>
            <w14:scene3d>
              <w14:camera w14:prst="orthographicFront"/>
              <w14:lightRig w14:rig="threePt" w14:dir="t">
                <w14:rot w14:lat="0" w14:lon="0" w14:rev="0"/>
              </w14:lightRig>
            </w14:scene3d>
          </w:rPr>
          <w:t>I.</w:t>
        </w:r>
        <w:r w:rsidR="007248BF">
          <w:rPr>
            <w:rFonts w:asciiTheme="minorHAnsi" w:eastAsiaTheme="minorEastAsia" w:hAnsiTheme="minorHAnsi" w:cstheme="minorBidi"/>
            <w:b w:val="0"/>
            <w:bCs w:val="0"/>
            <w:caps w:val="0"/>
            <w:noProof/>
          </w:rPr>
          <w:tab/>
        </w:r>
        <w:r w:rsidR="007248BF" w:rsidRPr="006E0519">
          <w:rPr>
            <w:rStyle w:val="Hyperlink"/>
            <w:noProof/>
          </w:rPr>
          <w:t>Inhaltsverzeichnis</w:t>
        </w:r>
        <w:r w:rsidR="007248BF">
          <w:rPr>
            <w:noProof/>
            <w:webHidden/>
          </w:rPr>
          <w:tab/>
        </w:r>
        <w:r w:rsidR="007248BF">
          <w:rPr>
            <w:noProof/>
            <w:webHidden/>
          </w:rPr>
          <w:fldChar w:fldCharType="begin"/>
        </w:r>
        <w:r w:rsidR="007248BF">
          <w:rPr>
            <w:noProof/>
            <w:webHidden/>
          </w:rPr>
          <w:instrText xml:space="preserve"> PAGEREF _Toc117439420 \h </w:instrText>
        </w:r>
        <w:r w:rsidR="007248BF">
          <w:rPr>
            <w:noProof/>
            <w:webHidden/>
          </w:rPr>
        </w:r>
        <w:r w:rsidR="007248BF">
          <w:rPr>
            <w:noProof/>
            <w:webHidden/>
          </w:rPr>
          <w:fldChar w:fldCharType="separate"/>
        </w:r>
        <w:r w:rsidR="007248BF">
          <w:rPr>
            <w:noProof/>
            <w:webHidden/>
          </w:rPr>
          <w:t>I</w:t>
        </w:r>
        <w:r w:rsidR="007248BF">
          <w:rPr>
            <w:noProof/>
            <w:webHidden/>
          </w:rPr>
          <w:fldChar w:fldCharType="end"/>
        </w:r>
      </w:hyperlink>
    </w:p>
    <w:p w14:paraId="56A55AA8" w14:textId="13A44328" w:rsidR="007248BF" w:rsidRDefault="00000000">
      <w:pPr>
        <w:pStyle w:val="Verzeichnis1"/>
        <w:rPr>
          <w:rFonts w:asciiTheme="minorHAnsi" w:eastAsiaTheme="minorEastAsia" w:hAnsiTheme="minorHAnsi" w:cstheme="minorBidi"/>
          <w:b w:val="0"/>
          <w:bCs w:val="0"/>
          <w:caps w:val="0"/>
          <w:noProof/>
        </w:rPr>
      </w:pPr>
      <w:hyperlink w:anchor="_Toc117439421" w:history="1">
        <w:r w:rsidR="007248BF" w:rsidRPr="006E0519">
          <w:rPr>
            <w:rStyle w:val="Hyperlink"/>
            <w:noProof/>
            <w14:scene3d>
              <w14:camera w14:prst="orthographicFront"/>
              <w14:lightRig w14:rig="threePt" w14:dir="t">
                <w14:rot w14:lat="0" w14:lon="0" w14:rev="0"/>
              </w14:lightRig>
            </w14:scene3d>
          </w:rPr>
          <w:t>II.</w:t>
        </w:r>
        <w:r w:rsidR="007248BF">
          <w:rPr>
            <w:rFonts w:asciiTheme="minorHAnsi" w:eastAsiaTheme="minorEastAsia" w:hAnsiTheme="minorHAnsi" w:cstheme="minorBidi"/>
            <w:b w:val="0"/>
            <w:bCs w:val="0"/>
            <w:caps w:val="0"/>
            <w:noProof/>
          </w:rPr>
          <w:tab/>
        </w:r>
        <w:r w:rsidR="007248BF" w:rsidRPr="006E0519">
          <w:rPr>
            <w:rStyle w:val="Hyperlink"/>
            <w:noProof/>
          </w:rPr>
          <w:t>Abbildungsverzeichnis</w:t>
        </w:r>
        <w:r w:rsidR="007248BF">
          <w:rPr>
            <w:noProof/>
            <w:webHidden/>
          </w:rPr>
          <w:tab/>
        </w:r>
        <w:r w:rsidR="007248BF">
          <w:rPr>
            <w:noProof/>
            <w:webHidden/>
          </w:rPr>
          <w:fldChar w:fldCharType="begin"/>
        </w:r>
        <w:r w:rsidR="007248BF">
          <w:rPr>
            <w:noProof/>
            <w:webHidden/>
          </w:rPr>
          <w:instrText xml:space="preserve"> PAGEREF _Toc117439421 \h </w:instrText>
        </w:r>
        <w:r w:rsidR="007248BF">
          <w:rPr>
            <w:noProof/>
            <w:webHidden/>
          </w:rPr>
        </w:r>
        <w:r w:rsidR="007248BF">
          <w:rPr>
            <w:noProof/>
            <w:webHidden/>
          </w:rPr>
          <w:fldChar w:fldCharType="separate"/>
        </w:r>
        <w:r w:rsidR="007248BF">
          <w:rPr>
            <w:noProof/>
            <w:webHidden/>
          </w:rPr>
          <w:t>II</w:t>
        </w:r>
        <w:r w:rsidR="007248BF">
          <w:rPr>
            <w:noProof/>
            <w:webHidden/>
          </w:rPr>
          <w:fldChar w:fldCharType="end"/>
        </w:r>
      </w:hyperlink>
    </w:p>
    <w:p w14:paraId="2093D439" w14:textId="48B66BDC" w:rsidR="007248BF" w:rsidRDefault="00000000">
      <w:pPr>
        <w:pStyle w:val="Verzeichnis1"/>
        <w:rPr>
          <w:rFonts w:asciiTheme="minorHAnsi" w:eastAsiaTheme="minorEastAsia" w:hAnsiTheme="minorHAnsi" w:cstheme="minorBidi"/>
          <w:b w:val="0"/>
          <w:bCs w:val="0"/>
          <w:caps w:val="0"/>
          <w:noProof/>
        </w:rPr>
      </w:pPr>
      <w:hyperlink w:anchor="_Toc117439422" w:history="1">
        <w:r w:rsidR="007248BF" w:rsidRPr="006E0519">
          <w:rPr>
            <w:rStyle w:val="Hyperlink"/>
            <w:noProof/>
            <w14:scene3d>
              <w14:camera w14:prst="orthographicFront"/>
              <w14:lightRig w14:rig="threePt" w14:dir="t">
                <w14:rot w14:lat="0" w14:lon="0" w14:rev="0"/>
              </w14:lightRig>
            </w14:scene3d>
          </w:rPr>
          <w:t>III.</w:t>
        </w:r>
        <w:r w:rsidR="007248BF">
          <w:rPr>
            <w:rFonts w:asciiTheme="minorHAnsi" w:eastAsiaTheme="minorEastAsia" w:hAnsiTheme="minorHAnsi" w:cstheme="minorBidi"/>
            <w:b w:val="0"/>
            <w:bCs w:val="0"/>
            <w:caps w:val="0"/>
            <w:noProof/>
          </w:rPr>
          <w:tab/>
        </w:r>
        <w:r w:rsidR="007248BF" w:rsidRPr="006E0519">
          <w:rPr>
            <w:rStyle w:val="Hyperlink"/>
            <w:noProof/>
          </w:rPr>
          <w:t>Formelzeichen- und Abkürzungsverzeichnis</w:t>
        </w:r>
        <w:r w:rsidR="007248BF">
          <w:rPr>
            <w:noProof/>
            <w:webHidden/>
          </w:rPr>
          <w:tab/>
        </w:r>
        <w:r w:rsidR="007248BF">
          <w:rPr>
            <w:noProof/>
            <w:webHidden/>
          </w:rPr>
          <w:fldChar w:fldCharType="begin"/>
        </w:r>
        <w:r w:rsidR="007248BF">
          <w:rPr>
            <w:noProof/>
            <w:webHidden/>
          </w:rPr>
          <w:instrText xml:space="preserve"> PAGEREF _Toc117439422 \h </w:instrText>
        </w:r>
        <w:r w:rsidR="007248BF">
          <w:rPr>
            <w:noProof/>
            <w:webHidden/>
          </w:rPr>
        </w:r>
        <w:r w:rsidR="007248BF">
          <w:rPr>
            <w:noProof/>
            <w:webHidden/>
          </w:rPr>
          <w:fldChar w:fldCharType="separate"/>
        </w:r>
        <w:r w:rsidR="007248BF">
          <w:rPr>
            <w:noProof/>
            <w:webHidden/>
          </w:rPr>
          <w:t>III</w:t>
        </w:r>
        <w:r w:rsidR="007248BF">
          <w:rPr>
            <w:noProof/>
            <w:webHidden/>
          </w:rPr>
          <w:fldChar w:fldCharType="end"/>
        </w:r>
      </w:hyperlink>
    </w:p>
    <w:p w14:paraId="6241457A" w14:textId="70805BEE" w:rsidR="007248BF" w:rsidRDefault="00000000">
      <w:pPr>
        <w:pStyle w:val="Verzeichnis1"/>
        <w:rPr>
          <w:rFonts w:asciiTheme="minorHAnsi" w:eastAsiaTheme="minorEastAsia" w:hAnsiTheme="minorHAnsi" w:cstheme="minorBidi"/>
          <w:b w:val="0"/>
          <w:bCs w:val="0"/>
          <w:caps w:val="0"/>
          <w:noProof/>
        </w:rPr>
      </w:pPr>
      <w:hyperlink w:anchor="_Toc117439423" w:history="1">
        <w:r w:rsidR="007248BF" w:rsidRPr="006E0519">
          <w:rPr>
            <w:rStyle w:val="Hyperlink"/>
            <w:noProof/>
            <w14:scene3d>
              <w14:camera w14:prst="orthographicFront"/>
              <w14:lightRig w14:rig="threePt" w14:dir="t">
                <w14:rot w14:lat="0" w14:lon="0" w14:rev="0"/>
              </w14:lightRig>
            </w14:scene3d>
          </w:rPr>
          <w:t>1.</w:t>
        </w:r>
        <w:r w:rsidR="007248BF">
          <w:rPr>
            <w:rFonts w:asciiTheme="minorHAnsi" w:eastAsiaTheme="minorEastAsia" w:hAnsiTheme="minorHAnsi" w:cstheme="minorBidi"/>
            <w:b w:val="0"/>
            <w:bCs w:val="0"/>
            <w:caps w:val="0"/>
            <w:noProof/>
          </w:rPr>
          <w:tab/>
        </w:r>
        <w:r w:rsidR="007248BF" w:rsidRPr="006E0519">
          <w:rPr>
            <w:rStyle w:val="Hyperlink"/>
            <w:noProof/>
          </w:rPr>
          <w:t>Einführung</w:t>
        </w:r>
        <w:r w:rsidR="007248BF">
          <w:rPr>
            <w:noProof/>
            <w:webHidden/>
          </w:rPr>
          <w:tab/>
        </w:r>
        <w:r w:rsidR="007248BF">
          <w:rPr>
            <w:noProof/>
            <w:webHidden/>
          </w:rPr>
          <w:fldChar w:fldCharType="begin"/>
        </w:r>
        <w:r w:rsidR="007248BF">
          <w:rPr>
            <w:noProof/>
            <w:webHidden/>
          </w:rPr>
          <w:instrText xml:space="preserve"> PAGEREF _Toc117439423 \h </w:instrText>
        </w:r>
        <w:r w:rsidR="007248BF">
          <w:rPr>
            <w:noProof/>
            <w:webHidden/>
          </w:rPr>
        </w:r>
        <w:r w:rsidR="007248BF">
          <w:rPr>
            <w:noProof/>
            <w:webHidden/>
          </w:rPr>
          <w:fldChar w:fldCharType="separate"/>
        </w:r>
        <w:r w:rsidR="007248BF">
          <w:rPr>
            <w:noProof/>
            <w:webHidden/>
          </w:rPr>
          <w:t>1</w:t>
        </w:r>
        <w:r w:rsidR="007248BF">
          <w:rPr>
            <w:noProof/>
            <w:webHidden/>
          </w:rPr>
          <w:fldChar w:fldCharType="end"/>
        </w:r>
      </w:hyperlink>
    </w:p>
    <w:p w14:paraId="7D13510D" w14:textId="262B2B42" w:rsidR="007248BF" w:rsidRDefault="00000000">
      <w:pPr>
        <w:pStyle w:val="Verzeichnis2"/>
        <w:tabs>
          <w:tab w:val="left" w:pos="1440"/>
          <w:tab w:val="right" w:leader="dot" w:pos="9062"/>
        </w:tabs>
        <w:rPr>
          <w:rFonts w:asciiTheme="minorHAnsi" w:eastAsiaTheme="minorEastAsia" w:hAnsiTheme="minorHAnsi" w:cstheme="minorBidi"/>
          <w:bCs w:val="0"/>
          <w:noProof/>
          <w:szCs w:val="24"/>
        </w:rPr>
      </w:pPr>
      <w:hyperlink w:anchor="_Toc117439424" w:history="1">
        <w:r w:rsidR="007248BF" w:rsidRPr="006E0519">
          <w:rPr>
            <w:rStyle w:val="Hyperlink"/>
            <w:noProof/>
          </w:rPr>
          <w:t>1.1</w:t>
        </w:r>
        <w:r w:rsidR="007248BF">
          <w:rPr>
            <w:rFonts w:asciiTheme="minorHAnsi" w:eastAsiaTheme="minorEastAsia" w:hAnsiTheme="minorHAnsi" w:cstheme="minorBidi"/>
            <w:bCs w:val="0"/>
            <w:noProof/>
            <w:szCs w:val="24"/>
          </w:rPr>
          <w:tab/>
        </w:r>
        <w:r w:rsidR="007248BF" w:rsidRPr="006E0519">
          <w:rPr>
            <w:rStyle w:val="Hyperlink"/>
            <w:noProof/>
          </w:rPr>
          <w:t>Relevanz des Themas</w:t>
        </w:r>
        <w:r w:rsidR="007248BF">
          <w:rPr>
            <w:noProof/>
            <w:webHidden/>
          </w:rPr>
          <w:tab/>
        </w:r>
        <w:r w:rsidR="007248BF">
          <w:rPr>
            <w:noProof/>
            <w:webHidden/>
          </w:rPr>
          <w:fldChar w:fldCharType="begin"/>
        </w:r>
        <w:r w:rsidR="007248BF">
          <w:rPr>
            <w:noProof/>
            <w:webHidden/>
          </w:rPr>
          <w:instrText xml:space="preserve"> PAGEREF _Toc117439424 \h </w:instrText>
        </w:r>
        <w:r w:rsidR="007248BF">
          <w:rPr>
            <w:noProof/>
            <w:webHidden/>
          </w:rPr>
        </w:r>
        <w:r w:rsidR="007248BF">
          <w:rPr>
            <w:noProof/>
            <w:webHidden/>
          </w:rPr>
          <w:fldChar w:fldCharType="separate"/>
        </w:r>
        <w:r w:rsidR="007248BF">
          <w:rPr>
            <w:noProof/>
            <w:webHidden/>
          </w:rPr>
          <w:t>1</w:t>
        </w:r>
        <w:r w:rsidR="007248BF">
          <w:rPr>
            <w:noProof/>
            <w:webHidden/>
          </w:rPr>
          <w:fldChar w:fldCharType="end"/>
        </w:r>
      </w:hyperlink>
    </w:p>
    <w:p w14:paraId="691969F7" w14:textId="3A3954B6" w:rsidR="007248BF" w:rsidRDefault="00000000">
      <w:pPr>
        <w:pStyle w:val="Verzeichnis2"/>
        <w:tabs>
          <w:tab w:val="left" w:pos="1440"/>
          <w:tab w:val="right" w:leader="dot" w:pos="9062"/>
        </w:tabs>
        <w:rPr>
          <w:rFonts w:asciiTheme="minorHAnsi" w:eastAsiaTheme="minorEastAsia" w:hAnsiTheme="minorHAnsi" w:cstheme="minorBidi"/>
          <w:bCs w:val="0"/>
          <w:noProof/>
          <w:szCs w:val="24"/>
        </w:rPr>
      </w:pPr>
      <w:hyperlink w:anchor="_Toc117439425" w:history="1">
        <w:r w:rsidR="007248BF" w:rsidRPr="006E0519">
          <w:rPr>
            <w:rStyle w:val="Hyperlink"/>
            <w:noProof/>
          </w:rPr>
          <w:t>1.2</w:t>
        </w:r>
        <w:r w:rsidR="007248BF">
          <w:rPr>
            <w:rFonts w:asciiTheme="minorHAnsi" w:eastAsiaTheme="minorEastAsia" w:hAnsiTheme="minorHAnsi" w:cstheme="minorBidi"/>
            <w:bCs w:val="0"/>
            <w:noProof/>
            <w:szCs w:val="24"/>
          </w:rPr>
          <w:tab/>
        </w:r>
        <w:r w:rsidR="007248BF" w:rsidRPr="006E0519">
          <w:rPr>
            <w:rStyle w:val="Hyperlink"/>
            <w:noProof/>
          </w:rPr>
          <w:t>Ziel der Arbeit und Forschungsfrage</w:t>
        </w:r>
        <w:r w:rsidR="007248BF">
          <w:rPr>
            <w:noProof/>
            <w:webHidden/>
          </w:rPr>
          <w:tab/>
        </w:r>
        <w:r w:rsidR="007248BF">
          <w:rPr>
            <w:noProof/>
            <w:webHidden/>
          </w:rPr>
          <w:fldChar w:fldCharType="begin"/>
        </w:r>
        <w:r w:rsidR="007248BF">
          <w:rPr>
            <w:noProof/>
            <w:webHidden/>
          </w:rPr>
          <w:instrText xml:space="preserve"> PAGEREF _Toc117439425 \h </w:instrText>
        </w:r>
        <w:r w:rsidR="007248BF">
          <w:rPr>
            <w:noProof/>
            <w:webHidden/>
          </w:rPr>
        </w:r>
        <w:r w:rsidR="007248BF">
          <w:rPr>
            <w:noProof/>
            <w:webHidden/>
          </w:rPr>
          <w:fldChar w:fldCharType="separate"/>
        </w:r>
        <w:r w:rsidR="007248BF">
          <w:rPr>
            <w:noProof/>
            <w:webHidden/>
          </w:rPr>
          <w:t>1</w:t>
        </w:r>
        <w:r w:rsidR="007248BF">
          <w:rPr>
            <w:noProof/>
            <w:webHidden/>
          </w:rPr>
          <w:fldChar w:fldCharType="end"/>
        </w:r>
      </w:hyperlink>
    </w:p>
    <w:p w14:paraId="0F030785" w14:textId="2FDB77AC" w:rsidR="007248BF" w:rsidRDefault="00000000">
      <w:pPr>
        <w:pStyle w:val="Verzeichnis2"/>
        <w:tabs>
          <w:tab w:val="left" w:pos="1440"/>
          <w:tab w:val="right" w:leader="dot" w:pos="9062"/>
        </w:tabs>
        <w:rPr>
          <w:rFonts w:asciiTheme="minorHAnsi" w:eastAsiaTheme="minorEastAsia" w:hAnsiTheme="minorHAnsi" w:cstheme="minorBidi"/>
          <w:bCs w:val="0"/>
          <w:noProof/>
          <w:szCs w:val="24"/>
        </w:rPr>
      </w:pPr>
      <w:hyperlink w:anchor="_Toc117439426" w:history="1">
        <w:r w:rsidR="007248BF" w:rsidRPr="006E0519">
          <w:rPr>
            <w:rStyle w:val="Hyperlink"/>
            <w:noProof/>
          </w:rPr>
          <w:t>1.3</w:t>
        </w:r>
        <w:r w:rsidR="007248BF">
          <w:rPr>
            <w:rFonts w:asciiTheme="minorHAnsi" w:eastAsiaTheme="minorEastAsia" w:hAnsiTheme="minorHAnsi" w:cstheme="minorBidi"/>
            <w:bCs w:val="0"/>
            <w:noProof/>
            <w:szCs w:val="24"/>
          </w:rPr>
          <w:tab/>
        </w:r>
        <w:r w:rsidR="007248BF" w:rsidRPr="006E0519">
          <w:rPr>
            <w:rStyle w:val="Hyperlink"/>
            <w:noProof/>
          </w:rPr>
          <w:t>Aufbau der Arbeit</w:t>
        </w:r>
        <w:r w:rsidR="007248BF">
          <w:rPr>
            <w:noProof/>
            <w:webHidden/>
          </w:rPr>
          <w:tab/>
        </w:r>
        <w:r w:rsidR="007248BF">
          <w:rPr>
            <w:noProof/>
            <w:webHidden/>
          </w:rPr>
          <w:fldChar w:fldCharType="begin"/>
        </w:r>
        <w:r w:rsidR="007248BF">
          <w:rPr>
            <w:noProof/>
            <w:webHidden/>
          </w:rPr>
          <w:instrText xml:space="preserve"> PAGEREF _Toc117439426 \h </w:instrText>
        </w:r>
        <w:r w:rsidR="007248BF">
          <w:rPr>
            <w:noProof/>
            <w:webHidden/>
          </w:rPr>
        </w:r>
        <w:r w:rsidR="007248BF">
          <w:rPr>
            <w:noProof/>
            <w:webHidden/>
          </w:rPr>
          <w:fldChar w:fldCharType="separate"/>
        </w:r>
        <w:r w:rsidR="007248BF">
          <w:rPr>
            <w:noProof/>
            <w:webHidden/>
          </w:rPr>
          <w:t>1</w:t>
        </w:r>
        <w:r w:rsidR="007248BF">
          <w:rPr>
            <w:noProof/>
            <w:webHidden/>
          </w:rPr>
          <w:fldChar w:fldCharType="end"/>
        </w:r>
      </w:hyperlink>
    </w:p>
    <w:p w14:paraId="0244242E" w14:textId="73143F1B" w:rsidR="007248BF" w:rsidRDefault="00000000">
      <w:pPr>
        <w:pStyle w:val="Verzeichnis1"/>
        <w:rPr>
          <w:rFonts w:asciiTheme="minorHAnsi" w:eastAsiaTheme="minorEastAsia" w:hAnsiTheme="minorHAnsi" w:cstheme="minorBidi"/>
          <w:b w:val="0"/>
          <w:bCs w:val="0"/>
          <w:caps w:val="0"/>
          <w:noProof/>
        </w:rPr>
      </w:pPr>
      <w:hyperlink w:anchor="_Toc117439427" w:history="1">
        <w:r w:rsidR="007248BF" w:rsidRPr="006E0519">
          <w:rPr>
            <w:rStyle w:val="Hyperlink"/>
            <w:noProof/>
            <w14:scene3d>
              <w14:camera w14:prst="orthographicFront"/>
              <w14:lightRig w14:rig="threePt" w14:dir="t">
                <w14:rot w14:lat="0" w14:lon="0" w14:rev="0"/>
              </w14:lightRig>
            </w14:scene3d>
          </w:rPr>
          <w:t>2.</w:t>
        </w:r>
        <w:r w:rsidR="007248BF">
          <w:rPr>
            <w:rFonts w:asciiTheme="minorHAnsi" w:eastAsiaTheme="minorEastAsia" w:hAnsiTheme="minorHAnsi" w:cstheme="minorBidi"/>
            <w:b w:val="0"/>
            <w:bCs w:val="0"/>
            <w:caps w:val="0"/>
            <w:noProof/>
          </w:rPr>
          <w:tab/>
        </w:r>
        <w:r w:rsidR="007248BF" w:rsidRPr="006E0519">
          <w:rPr>
            <w:rStyle w:val="Hyperlink"/>
            <w:noProof/>
          </w:rPr>
          <w:t>Theoretische Fundierung</w:t>
        </w:r>
        <w:r w:rsidR="007248BF">
          <w:rPr>
            <w:noProof/>
            <w:webHidden/>
          </w:rPr>
          <w:tab/>
        </w:r>
        <w:r w:rsidR="007248BF">
          <w:rPr>
            <w:noProof/>
            <w:webHidden/>
          </w:rPr>
          <w:fldChar w:fldCharType="begin"/>
        </w:r>
        <w:r w:rsidR="007248BF">
          <w:rPr>
            <w:noProof/>
            <w:webHidden/>
          </w:rPr>
          <w:instrText xml:space="preserve"> PAGEREF _Toc117439427 \h </w:instrText>
        </w:r>
        <w:r w:rsidR="007248BF">
          <w:rPr>
            <w:noProof/>
            <w:webHidden/>
          </w:rPr>
        </w:r>
        <w:r w:rsidR="007248BF">
          <w:rPr>
            <w:noProof/>
            <w:webHidden/>
          </w:rPr>
          <w:fldChar w:fldCharType="separate"/>
        </w:r>
        <w:r w:rsidR="007248BF">
          <w:rPr>
            <w:noProof/>
            <w:webHidden/>
          </w:rPr>
          <w:t>2</w:t>
        </w:r>
        <w:r w:rsidR="007248BF">
          <w:rPr>
            <w:noProof/>
            <w:webHidden/>
          </w:rPr>
          <w:fldChar w:fldCharType="end"/>
        </w:r>
      </w:hyperlink>
    </w:p>
    <w:p w14:paraId="0B2CA84B" w14:textId="6171F0D2" w:rsidR="007248BF" w:rsidRDefault="00000000">
      <w:pPr>
        <w:pStyle w:val="Verzeichnis1"/>
        <w:rPr>
          <w:rFonts w:asciiTheme="minorHAnsi" w:eastAsiaTheme="minorEastAsia" w:hAnsiTheme="minorHAnsi" w:cstheme="minorBidi"/>
          <w:b w:val="0"/>
          <w:bCs w:val="0"/>
          <w:caps w:val="0"/>
          <w:noProof/>
        </w:rPr>
      </w:pPr>
      <w:hyperlink w:anchor="_Toc117439428" w:history="1">
        <w:r w:rsidR="007248BF" w:rsidRPr="006E0519">
          <w:rPr>
            <w:rStyle w:val="Hyperlink"/>
            <w:noProof/>
            <w14:scene3d>
              <w14:camera w14:prst="orthographicFront"/>
              <w14:lightRig w14:rig="threePt" w14:dir="t">
                <w14:rot w14:lat="0" w14:lon="0" w14:rev="0"/>
              </w14:lightRig>
            </w14:scene3d>
          </w:rPr>
          <w:t>3.</w:t>
        </w:r>
        <w:r w:rsidR="007248BF">
          <w:rPr>
            <w:rFonts w:asciiTheme="minorHAnsi" w:eastAsiaTheme="minorEastAsia" w:hAnsiTheme="minorHAnsi" w:cstheme="minorBidi"/>
            <w:b w:val="0"/>
            <w:bCs w:val="0"/>
            <w:caps w:val="0"/>
            <w:noProof/>
          </w:rPr>
          <w:tab/>
        </w:r>
        <w:r w:rsidR="007248BF" w:rsidRPr="006E0519">
          <w:rPr>
            <w:rStyle w:val="Hyperlink"/>
            <w:noProof/>
          </w:rPr>
          <w:t>Kurzes Unternehmensprofil der XXX</w:t>
        </w:r>
        <w:r w:rsidR="007248BF">
          <w:rPr>
            <w:noProof/>
            <w:webHidden/>
          </w:rPr>
          <w:tab/>
        </w:r>
        <w:r w:rsidR="007248BF">
          <w:rPr>
            <w:noProof/>
            <w:webHidden/>
          </w:rPr>
          <w:fldChar w:fldCharType="begin"/>
        </w:r>
        <w:r w:rsidR="007248BF">
          <w:rPr>
            <w:noProof/>
            <w:webHidden/>
          </w:rPr>
          <w:instrText xml:space="preserve"> PAGEREF _Toc117439428 \h </w:instrText>
        </w:r>
        <w:r w:rsidR="007248BF">
          <w:rPr>
            <w:noProof/>
            <w:webHidden/>
          </w:rPr>
        </w:r>
        <w:r w:rsidR="007248BF">
          <w:rPr>
            <w:noProof/>
            <w:webHidden/>
          </w:rPr>
          <w:fldChar w:fldCharType="separate"/>
        </w:r>
        <w:r w:rsidR="007248BF">
          <w:rPr>
            <w:noProof/>
            <w:webHidden/>
          </w:rPr>
          <w:t>3</w:t>
        </w:r>
        <w:r w:rsidR="007248BF">
          <w:rPr>
            <w:noProof/>
            <w:webHidden/>
          </w:rPr>
          <w:fldChar w:fldCharType="end"/>
        </w:r>
      </w:hyperlink>
    </w:p>
    <w:p w14:paraId="4B4105D6" w14:textId="2436082E" w:rsidR="007248BF" w:rsidRDefault="00000000">
      <w:pPr>
        <w:pStyle w:val="Verzeichnis1"/>
        <w:rPr>
          <w:rFonts w:asciiTheme="minorHAnsi" w:eastAsiaTheme="minorEastAsia" w:hAnsiTheme="minorHAnsi" w:cstheme="minorBidi"/>
          <w:b w:val="0"/>
          <w:bCs w:val="0"/>
          <w:caps w:val="0"/>
          <w:noProof/>
        </w:rPr>
      </w:pPr>
      <w:hyperlink w:anchor="_Toc117439429" w:history="1">
        <w:r w:rsidR="007248BF" w:rsidRPr="006E0519">
          <w:rPr>
            <w:rStyle w:val="Hyperlink"/>
            <w:noProof/>
            <w14:scene3d>
              <w14:camera w14:prst="orthographicFront"/>
              <w14:lightRig w14:rig="threePt" w14:dir="t">
                <w14:rot w14:lat="0" w14:lon="0" w14:rev="0"/>
              </w14:lightRig>
            </w14:scene3d>
          </w:rPr>
          <w:t>4.</w:t>
        </w:r>
        <w:r w:rsidR="007248BF">
          <w:rPr>
            <w:rFonts w:asciiTheme="minorHAnsi" w:eastAsiaTheme="minorEastAsia" w:hAnsiTheme="minorHAnsi" w:cstheme="minorBidi"/>
            <w:b w:val="0"/>
            <w:bCs w:val="0"/>
            <w:caps w:val="0"/>
            <w:noProof/>
          </w:rPr>
          <w:tab/>
        </w:r>
        <w:r w:rsidR="007248BF" w:rsidRPr="006E0519">
          <w:rPr>
            <w:rStyle w:val="Hyperlink"/>
            <w:noProof/>
          </w:rPr>
          <w:t>Methodik</w:t>
        </w:r>
        <w:r w:rsidR="007248BF">
          <w:rPr>
            <w:noProof/>
            <w:webHidden/>
          </w:rPr>
          <w:tab/>
        </w:r>
        <w:r w:rsidR="007248BF">
          <w:rPr>
            <w:noProof/>
            <w:webHidden/>
          </w:rPr>
          <w:fldChar w:fldCharType="begin"/>
        </w:r>
        <w:r w:rsidR="007248BF">
          <w:rPr>
            <w:noProof/>
            <w:webHidden/>
          </w:rPr>
          <w:instrText xml:space="preserve"> PAGEREF _Toc117439429 \h </w:instrText>
        </w:r>
        <w:r w:rsidR="007248BF">
          <w:rPr>
            <w:noProof/>
            <w:webHidden/>
          </w:rPr>
        </w:r>
        <w:r w:rsidR="007248BF">
          <w:rPr>
            <w:noProof/>
            <w:webHidden/>
          </w:rPr>
          <w:fldChar w:fldCharType="separate"/>
        </w:r>
        <w:r w:rsidR="007248BF">
          <w:rPr>
            <w:noProof/>
            <w:webHidden/>
          </w:rPr>
          <w:t>4</w:t>
        </w:r>
        <w:r w:rsidR="007248BF">
          <w:rPr>
            <w:noProof/>
            <w:webHidden/>
          </w:rPr>
          <w:fldChar w:fldCharType="end"/>
        </w:r>
      </w:hyperlink>
    </w:p>
    <w:p w14:paraId="1889C33E" w14:textId="192FC93D" w:rsidR="007248BF" w:rsidRDefault="00000000">
      <w:pPr>
        <w:pStyle w:val="Verzeichnis1"/>
        <w:rPr>
          <w:rFonts w:asciiTheme="minorHAnsi" w:eastAsiaTheme="minorEastAsia" w:hAnsiTheme="minorHAnsi" w:cstheme="minorBidi"/>
          <w:b w:val="0"/>
          <w:bCs w:val="0"/>
          <w:caps w:val="0"/>
          <w:noProof/>
        </w:rPr>
      </w:pPr>
      <w:hyperlink w:anchor="_Toc117439430" w:history="1">
        <w:r w:rsidR="007248BF" w:rsidRPr="006E0519">
          <w:rPr>
            <w:rStyle w:val="Hyperlink"/>
            <w:noProof/>
            <w14:scene3d>
              <w14:camera w14:prst="orthographicFront"/>
              <w14:lightRig w14:rig="threePt" w14:dir="t">
                <w14:rot w14:lat="0" w14:lon="0" w14:rev="0"/>
              </w14:lightRig>
            </w14:scene3d>
          </w:rPr>
          <w:t>5.</w:t>
        </w:r>
        <w:r w:rsidR="007248BF">
          <w:rPr>
            <w:rFonts w:asciiTheme="minorHAnsi" w:eastAsiaTheme="minorEastAsia" w:hAnsiTheme="minorHAnsi" w:cstheme="minorBidi"/>
            <w:b w:val="0"/>
            <w:bCs w:val="0"/>
            <w:caps w:val="0"/>
            <w:noProof/>
          </w:rPr>
          <w:tab/>
        </w:r>
        <w:r w:rsidR="007248BF" w:rsidRPr="006E0519">
          <w:rPr>
            <w:rStyle w:val="Hyperlink"/>
            <w:noProof/>
          </w:rPr>
          <w:t>Ergebnisse</w:t>
        </w:r>
        <w:r w:rsidR="007248BF">
          <w:rPr>
            <w:noProof/>
            <w:webHidden/>
          </w:rPr>
          <w:tab/>
        </w:r>
        <w:r w:rsidR="007248BF">
          <w:rPr>
            <w:noProof/>
            <w:webHidden/>
          </w:rPr>
          <w:fldChar w:fldCharType="begin"/>
        </w:r>
        <w:r w:rsidR="007248BF">
          <w:rPr>
            <w:noProof/>
            <w:webHidden/>
          </w:rPr>
          <w:instrText xml:space="preserve"> PAGEREF _Toc117439430 \h </w:instrText>
        </w:r>
        <w:r w:rsidR="007248BF">
          <w:rPr>
            <w:noProof/>
            <w:webHidden/>
          </w:rPr>
        </w:r>
        <w:r w:rsidR="007248BF">
          <w:rPr>
            <w:noProof/>
            <w:webHidden/>
          </w:rPr>
          <w:fldChar w:fldCharType="separate"/>
        </w:r>
        <w:r w:rsidR="007248BF">
          <w:rPr>
            <w:noProof/>
            <w:webHidden/>
          </w:rPr>
          <w:t>5</w:t>
        </w:r>
        <w:r w:rsidR="007248BF">
          <w:rPr>
            <w:noProof/>
            <w:webHidden/>
          </w:rPr>
          <w:fldChar w:fldCharType="end"/>
        </w:r>
      </w:hyperlink>
    </w:p>
    <w:p w14:paraId="7813EA47" w14:textId="02547A83" w:rsidR="007248BF" w:rsidRDefault="00000000">
      <w:pPr>
        <w:pStyle w:val="Verzeichnis1"/>
        <w:rPr>
          <w:rFonts w:asciiTheme="minorHAnsi" w:eastAsiaTheme="minorEastAsia" w:hAnsiTheme="minorHAnsi" w:cstheme="minorBidi"/>
          <w:b w:val="0"/>
          <w:bCs w:val="0"/>
          <w:caps w:val="0"/>
          <w:noProof/>
        </w:rPr>
      </w:pPr>
      <w:hyperlink w:anchor="_Toc117439431" w:history="1">
        <w:r w:rsidR="007248BF" w:rsidRPr="006E0519">
          <w:rPr>
            <w:rStyle w:val="Hyperlink"/>
            <w:noProof/>
            <w14:scene3d>
              <w14:camera w14:prst="orthographicFront"/>
              <w14:lightRig w14:rig="threePt" w14:dir="t">
                <w14:rot w14:lat="0" w14:lon="0" w14:rev="0"/>
              </w14:lightRig>
            </w14:scene3d>
          </w:rPr>
          <w:t>IV.</w:t>
        </w:r>
        <w:r w:rsidR="007248BF">
          <w:rPr>
            <w:rFonts w:asciiTheme="minorHAnsi" w:eastAsiaTheme="minorEastAsia" w:hAnsiTheme="minorHAnsi" w:cstheme="minorBidi"/>
            <w:b w:val="0"/>
            <w:bCs w:val="0"/>
            <w:caps w:val="0"/>
            <w:noProof/>
          </w:rPr>
          <w:tab/>
        </w:r>
        <w:r w:rsidR="007248BF" w:rsidRPr="006E0519">
          <w:rPr>
            <w:rStyle w:val="Hyperlink"/>
            <w:noProof/>
          </w:rPr>
          <w:t>Quellenverzeichnis</w:t>
        </w:r>
        <w:r w:rsidR="007248BF">
          <w:rPr>
            <w:noProof/>
            <w:webHidden/>
          </w:rPr>
          <w:tab/>
        </w:r>
        <w:r w:rsidR="007248BF">
          <w:rPr>
            <w:noProof/>
            <w:webHidden/>
          </w:rPr>
          <w:fldChar w:fldCharType="begin"/>
        </w:r>
        <w:r w:rsidR="007248BF">
          <w:rPr>
            <w:noProof/>
            <w:webHidden/>
          </w:rPr>
          <w:instrText xml:space="preserve"> PAGEREF _Toc117439431 \h </w:instrText>
        </w:r>
        <w:r w:rsidR="007248BF">
          <w:rPr>
            <w:noProof/>
            <w:webHidden/>
          </w:rPr>
        </w:r>
        <w:r w:rsidR="007248BF">
          <w:rPr>
            <w:noProof/>
            <w:webHidden/>
          </w:rPr>
          <w:fldChar w:fldCharType="separate"/>
        </w:r>
        <w:r w:rsidR="007248BF">
          <w:rPr>
            <w:noProof/>
            <w:webHidden/>
          </w:rPr>
          <w:t>IV</w:t>
        </w:r>
        <w:r w:rsidR="007248BF">
          <w:rPr>
            <w:noProof/>
            <w:webHidden/>
          </w:rPr>
          <w:fldChar w:fldCharType="end"/>
        </w:r>
      </w:hyperlink>
    </w:p>
    <w:p w14:paraId="2F0F8DF2" w14:textId="2FBD1506" w:rsidR="007248BF" w:rsidRDefault="00000000">
      <w:pPr>
        <w:pStyle w:val="Verzeichnis1"/>
        <w:rPr>
          <w:rFonts w:asciiTheme="minorHAnsi" w:eastAsiaTheme="minorEastAsia" w:hAnsiTheme="minorHAnsi" w:cstheme="minorBidi"/>
          <w:b w:val="0"/>
          <w:bCs w:val="0"/>
          <w:caps w:val="0"/>
          <w:noProof/>
        </w:rPr>
      </w:pPr>
      <w:hyperlink w:anchor="_Toc117439432" w:history="1">
        <w:r w:rsidR="007248BF" w:rsidRPr="006E0519">
          <w:rPr>
            <w:rStyle w:val="Hyperlink"/>
            <w:noProof/>
            <w14:scene3d>
              <w14:camera w14:prst="orthographicFront"/>
              <w14:lightRig w14:rig="threePt" w14:dir="t">
                <w14:rot w14:lat="0" w14:lon="0" w14:rev="0"/>
              </w14:lightRig>
            </w14:scene3d>
          </w:rPr>
          <w:t>V.</w:t>
        </w:r>
        <w:r w:rsidR="007248BF">
          <w:rPr>
            <w:rFonts w:asciiTheme="minorHAnsi" w:eastAsiaTheme="minorEastAsia" w:hAnsiTheme="minorHAnsi" w:cstheme="minorBidi"/>
            <w:b w:val="0"/>
            <w:bCs w:val="0"/>
            <w:caps w:val="0"/>
            <w:noProof/>
          </w:rPr>
          <w:tab/>
        </w:r>
        <w:r w:rsidR="007248BF" w:rsidRPr="006E0519">
          <w:rPr>
            <w:rStyle w:val="Hyperlink"/>
            <w:noProof/>
          </w:rPr>
          <w:t>Anhang</w:t>
        </w:r>
        <w:r w:rsidR="007248BF">
          <w:rPr>
            <w:noProof/>
            <w:webHidden/>
          </w:rPr>
          <w:tab/>
        </w:r>
        <w:r w:rsidR="007248BF">
          <w:rPr>
            <w:noProof/>
            <w:webHidden/>
          </w:rPr>
          <w:fldChar w:fldCharType="begin"/>
        </w:r>
        <w:r w:rsidR="007248BF">
          <w:rPr>
            <w:noProof/>
            <w:webHidden/>
          </w:rPr>
          <w:instrText xml:space="preserve"> PAGEREF _Toc117439432 \h </w:instrText>
        </w:r>
        <w:r w:rsidR="007248BF">
          <w:rPr>
            <w:noProof/>
            <w:webHidden/>
          </w:rPr>
        </w:r>
        <w:r w:rsidR="007248BF">
          <w:rPr>
            <w:noProof/>
            <w:webHidden/>
          </w:rPr>
          <w:fldChar w:fldCharType="separate"/>
        </w:r>
        <w:r w:rsidR="007248BF">
          <w:rPr>
            <w:noProof/>
            <w:webHidden/>
          </w:rPr>
          <w:t>V</w:t>
        </w:r>
        <w:r w:rsidR="007248BF">
          <w:rPr>
            <w:noProof/>
            <w:webHidden/>
          </w:rPr>
          <w:fldChar w:fldCharType="end"/>
        </w:r>
      </w:hyperlink>
    </w:p>
    <w:p w14:paraId="02C542FA" w14:textId="3A7C0829" w:rsidR="007248BF" w:rsidRDefault="00000000">
      <w:pPr>
        <w:pStyle w:val="Verzeichnis1"/>
        <w:rPr>
          <w:rFonts w:asciiTheme="minorHAnsi" w:eastAsiaTheme="minorEastAsia" w:hAnsiTheme="minorHAnsi" w:cstheme="minorBidi"/>
          <w:b w:val="0"/>
          <w:bCs w:val="0"/>
          <w:caps w:val="0"/>
          <w:noProof/>
        </w:rPr>
      </w:pPr>
      <w:hyperlink w:anchor="_Toc117439433" w:history="1">
        <w:r w:rsidR="007248BF" w:rsidRPr="006E0519">
          <w:rPr>
            <w:rStyle w:val="Hyperlink"/>
            <w:noProof/>
            <w14:scene3d>
              <w14:camera w14:prst="orthographicFront"/>
              <w14:lightRig w14:rig="threePt" w14:dir="t">
                <w14:rot w14:lat="0" w14:lon="0" w14:rev="0"/>
              </w14:lightRig>
            </w14:scene3d>
          </w:rPr>
          <w:t>VI.</w:t>
        </w:r>
        <w:r w:rsidR="007248BF">
          <w:rPr>
            <w:rFonts w:asciiTheme="minorHAnsi" w:eastAsiaTheme="minorEastAsia" w:hAnsiTheme="minorHAnsi" w:cstheme="minorBidi"/>
            <w:b w:val="0"/>
            <w:bCs w:val="0"/>
            <w:caps w:val="0"/>
            <w:noProof/>
          </w:rPr>
          <w:tab/>
        </w:r>
        <w:r w:rsidR="007248BF" w:rsidRPr="006E0519">
          <w:rPr>
            <w:rStyle w:val="Hyperlink"/>
            <w:noProof/>
          </w:rPr>
          <w:t>Anlage</w:t>
        </w:r>
        <w:r w:rsidR="007248BF">
          <w:rPr>
            <w:noProof/>
            <w:webHidden/>
          </w:rPr>
          <w:tab/>
        </w:r>
        <w:r w:rsidR="007248BF">
          <w:rPr>
            <w:noProof/>
            <w:webHidden/>
          </w:rPr>
          <w:fldChar w:fldCharType="begin"/>
        </w:r>
        <w:r w:rsidR="007248BF">
          <w:rPr>
            <w:noProof/>
            <w:webHidden/>
          </w:rPr>
          <w:instrText xml:space="preserve"> PAGEREF _Toc117439433 \h </w:instrText>
        </w:r>
        <w:r w:rsidR="007248BF">
          <w:rPr>
            <w:noProof/>
            <w:webHidden/>
          </w:rPr>
        </w:r>
        <w:r w:rsidR="007248BF">
          <w:rPr>
            <w:noProof/>
            <w:webHidden/>
          </w:rPr>
          <w:fldChar w:fldCharType="separate"/>
        </w:r>
        <w:r w:rsidR="007248BF">
          <w:rPr>
            <w:noProof/>
            <w:webHidden/>
          </w:rPr>
          <w:t>VII</w:t>
        </w:r>
        <w:r w:rsidR="007248BF">
          <w:rPr>
            <w:noProof/>
            <w:webHidden/>
          </w:rPr>
          <w:fldChar w:fldCharType="end"/>
        </w:r>
      </w:hyperlink>
    </w:p>
    <w:p w14:paraId="64A71DED" w14:textId="11E948BA" w:rsidR="007248BF" w:rsidRDefault="00000000">
      <w:pPr>
        <w:pStyle w:val="Verzeichnis1"/>
        <w:rPr>
          <w:rFonts w:asciiTheme="minorHAnsi" w:eastAsiaTheme="minorEastAsia" w:hAnsiTheme="minorHAnsi" w:cstheme="minorBidi"/>
          <w:b w:val="0"/>
          <w:bCs w:val="0"/>
          <w:caps w:val="0"/>
          <w:noProof/>
        </w:rPr>
      </w:pPr>
      <w:hyperlink w:anchor="_Toc117439434" w:history="1">
        <w:r w:rsidR="007248BF" w:rsidRPr="006E0519">
          <w:rPr>
            <w:rStyle w:val="Hyperlink"/>
            <w:noProof/>
            <w14:scene3d>
              <w14:camera w14:prst="orthographicFront"/>
              <w14:lightRig w14:rig="threePt" w14:dir="t">
                <w14:rot w14:lat="0" w14:lon="0" w14:rev="0"/>
              </w14:lightRig>
            </w14:scene3d>
          </w:rPr>
          <w:t>VII.</w:t>
        </w:r>
        <w:r w:rsidR="007248BF">
          <w:rPr>
            <w:rFonts w:asciiTheme="minorHAnsi" w:eastAsiaTheme="minorEastAsia" w:hAnsiTheme="minorHAnsi" w:cstheme="minorBidi"/>
            <w:b w:val="0"/>
            <w:bCs w:val="0"/>
            <w:caps w:val="0"/>
            <w:noProof/>
          </w:rPr>
          <w:tab/>
        </w:r>
        <w:r w:rsidR="007248BF" w:rsidRPr="006E0519">
          <w:rPr>
            <w:rStyle w:val="Hyperlink"/>
            <w:noProof/>
          </w:rPr>
          <w:t>Erklärung der Eigenleistung</w:t>
        </w:r>
        <w:r w:rsidR="007248BF">
          <w:rPr>
            <w:noProof/>
            <w:webHidden/>
          </w:rPr>
          <w:tab/>
        </w:r>
        <w:r w:rsidR="007248BF">
          <w:rPr>
            <w:noProof/>
            <w:webHidden/>
          </w:rPr>
          <w:fldChar w:fldCharType="begin"/>
        </w:r>
        <w:r w:rsidR="007248BF">
          <w:rPr>
            <w:noProof/>
            <w:webHidden/>
          </w:rPr>
          <w:instrText xml:space="preserve"> PAGEREF _Toc117439434 \h </w:instrText>
        </w:r>
        <w:r w:rsidR="007248BF">
          <w:rPr>
            <w:noProof/>
            <w:webHidden/>
          </w:rPr>
        </w:r>
        <w:r w:rsidR="007248BF">
          <w:rPr>
            <w:noProof/>
            <w:webHidden/>
          </w:rPr>
          <w:fldChar w:fldCharType="separate"/>
        </w:r>
        <w:r w:rsidR="007248BF">
          <w:rPr>
            <w:noProof/>
            <w:webHidden/>
          </w:rPr>
          <w:t>VIII</w:t>
        </w:r>
        <w:r w:rsidR="007248BF">
          <w:rPr>
            <w:noProof/>
            <w:webHidden/>
          </w:rPr>
          <w:fldChar w:fldCharType="end"/>
        </w:r>
      </w:hyperlink>
    </w:p>
    <w:p w14:paraId="791B538B" w14:textId="7A33F446" w:rsidR="00214696" w:rsidRPr="00D028A9" w:rsidRDefault="00214696" w:rsidP="00214696">
      <w:r>
        <w:fldChar w:fldCharType="end"/>
      </w:r>
    </w:p>
    <w:p w14:paraId="7049E4C2" w14:textId="32943755" w:rsidR="0045159B" w:rsidRDefault="0045159B" w:rsidP="00231207">
      <w:pPr>
        <w:pStyle w:val="Strukturierung"/>
      </w:pPr>
      <w:bookmarkStart w:id="1" w:name="_Toc36964836"/>
      <w:bookmarkStart w:id="2" w:name="_Toc61514423"/>
      <w:bookmarkStart w:id="3" w:name="_Toc117439421"/>
      <w:r w:rsidRPr="00F90D14">
        <w:lastRenderedPageBreak/>
        <w:t>Abbildungsverzeichnis</w:t>
      </w:r>
      <w:bookmarkStart w:id="4" w:name="_Toc519882928"/>
      <w:bookmarkEnd w:id="1"/>
      <w:bookmarkEnd w:id="2"/>
      <w:bookmarkEnd w:id="3"/>
    </w:p>
    <w:p w14:paraId="7B1B8EA5" w14:textId="77777777" w:rsidR="00D74AC7" w:rsidRDefault="00D74AC7" w:rsidP="00D74AC7"/>
    <w:p w14:paraId="47DDD210" w14:textId="0E1FA43C" w:rsidR="00231207" w:rsidRDefault="00A9605F" w:rsidP="007A761E">
      <w:fldSimple w:instr=" TOC \h \z \c &quot;Abbildung&quot; ">
        <w:r w:rsidR="007248BF">
          <w:rPr>
            <w:b/>
            <w:bCs/>
            <w:noProof/>
          </w:rPr>
          <w:t>Es konnten keine Einträge für ein Abbildungsverzeichnis gefunden werden.</w:t>
        </w:r>
      </w:fldSimple>
    </w:p>
    <w:p w14:paraId="0A961CFF" w14:textId="32EF6638" w:rsidR="00B609A5" w:rsidRDefault="00EA1F55" w:rsidP="00231207">
      <w:pPr>
        <w:pStyle w:val="Strukturierung"/>
      </w:pPr>
      <w:bookmarkStart w:id="5" w:name="_Toc36964837"/>
      <w:bookmarkStart w:id="6" w:name="_Toc61514424"/>
      <w:bookmarkStart w:id="7" w:name="_Toc117439422"/>
      <w:r>
        <w:lastRenderedPageBreak/>
        <w:t xml:space="preserve">Formelzeichen- und </w:t>
      </w:r>
      <w:r w:rsidR="00FA775E" w:rsidRPr="00F90D14">
        <w:t>Abkürzungsverzeichni</w:t>
      </w:r>
      <w:bookmarkEnd w:id="4"/>
      <w:r w:rsidR="005D3DEF" w:rsidRPr="00F90D14">
        <w:t>s</w:t>
      </w:r>
      <w:bookmarkEnd w:id="5"/>
      <w:bookmarkEnd w:id="6"/>
      <w:bookmarkEnd w:id="7"/>
    </w:p>
    <w:p w14:paraId="3BE307A7" w14:textId="77777777" w:rsidR="003F4952" w:rsidRDefault="003F4952" w:rsidP="00474380"/>
    <w:p w14:paraId="0FA9612C" w14:textId="6230A6B3" w:rsidR="00123DD8" w:rsidRPr="00C27CEE" w:rsidRDefault="00B73EB2" w:rsidP="00474380">
      <w:pPr>
        <w:rPr>
          <w:lang w:val="en-US"/>
        </w:rPr>
      </w:pPr>
      <w:r>
        <w:rPr>
          <w:lang w:val="en-US"/>
        </w:rPr>
        <w:t>IDE</w:t>
      </w:r>
      <w:r>
        <w:rPr>
          <w:lang w:val="en-US"/>
        </w:rPr>
        <w:tab/>
      </w:r>
      <w:r w:rsidR="00697906" w:rsidRPr="00E60B05">
        <w:rPr>
          <w:lang w:val="en-US"/>
        </w:rPr>
        <w:tab/>
      </w:r>
      <w:r w:rsidR="00697906" w:rsidRPr="00E60B05">
        <w:rPr>
          <w:lang w:val="en-US"/>
        </w:rPr>
        <w:tab/>
      </w:r>
      <w:r>
        <w:rPr>
          <w:lang w:val="en-US"/>
        </w:rPr>
        <w:t>Integrated Development Environment</w:t>
      </w:r>
    </w:p>
    <w:p w14:paraId="2766B62F" w14:textId="3453B102" w:rsidR="00E60B05" w:rsidRDefault="00B73EB2" w:rsidP="005E1D09">
      <w:pPr>
        <w:rPr>
          <w:lang w:val="en-US"/>
        </w:rPr>
      </w:pPr>
      <w:r>
        <w:rPr>
          <w:lang w:val="en-US"/>
        </w:rPr>
        <w:t>QPU</w:t>
      </w:r>
      <w:r>
        <w:rPr>
          <w:lang w:val="en-US"/>
        </w:rPr>
        <w:tab/>
      </w:r>
      <w:r>
        <w:rPr>
          <w:lang w:val="en-US"/>
        </w:rPr>
        <w:tab/>
      </w:r>
      <w:r>
        <w:rPr>
          <w:lang w:val="en-US"/>
        </w:rPr>
        <w:tab/>
        <w:t>Quantum Processing Unit</w:t>
      </w:r>
      <w:r w:rsidR="00C96845" w:rsidRPr="00987930">
        <w:rPr>
          <w:lang w:val="en-US"/>
        </w:rPr>
        <w:tab/>
      </w:r>
    </w:p>
    <w:p w14:paraId="09BA59A5" w14:textId="27308B61" w:rsidR="00DA31E7" w:rsidRPr="00DA31E7" w:rsidRDefault="00DA31E7" w:rsidP="00DA31E7">
      <w:pPr>
        <w:rPr>
          <w:lang w:val="en-US"/>
        </w:rPr>
      </w:pPr>
      <w:r w:rsidRPr="00DA31E7">
        <w:rPr>
          <w:lang w:val="en-US"/>
        </w:rPr>
        <w:t>SDK</w:t>
      </w:r>
      <w:r>
        <w:rPr>
          <w:lang w:val="en-US"/>
        </w:rPr>
        <w:tab/>
      </w:r>
      <w:r>
        <w:rPr>
          <w:lang w:val="en-US"/>
        </w:rPr>
        <w:tab/>
      </w:r>
      <w:r>
        <w:rPr>
          <w:lang w:val="en-US"/>
        </w:rPr>
        <w:tab/>
      </w:r>
      <w:r w:rsidRPr="00DA31E7">
        <w:rPr>
          <w:lang w:val="en-US"/>
        </w:rPr>
        <w:t>D-wave Ocean software development kit</w:t>
      </w:r>
    </w:p>
    <w:p w14:paraId="73984E4D" w14:textId="77777777" w:rsidR="00FE0144" w:rsidRPr="00987930" w:rsidRDefault="00FE0144" w:rsidP="00FE0144">
      <w:pPr>
        <w:spacing w:line="276" w:lineRule="auto"/>
        <w:rPr>
          <w:lang w:val="en-US"/>
        </w:rPr>
      </w:pPr>
    </w:p>
    <w:p w14:paraId="5F87F9D6" w14:textId="77777777" w:rsidR="001313C6" w:rsidRPr="00987930" w:rsidRDefault="001313C6" w:rsidP="00B47B12">
      <w:pPr>
        <w:pStyle w:val="Titel"/>
        <w:rPr>
          <w:lang w:val="en-US"/>
        </w:rPr>
        <w:sectPr w:rsidR="001313C6" w:rsidRPr="00987930" w:rsidSect="009728C7">
          <w:footerReference w:type="default" r:id="rId11"/>
          <w:pgSz w:w="11906" w:h="16838"/>
          <w:pgMar w:top="1417" w:right="1417" w:bottom="1134" w:left="1417" w:header="709" w:footer="709" w:gutter="0"/>
          <w:pgNumType w:fmt="upperRoman" w:start="1"/>
          <w:cols w:space="708"/>
          <w:docGrid w:linePitch="360"/>
        </w:sectPr>
      </w:pPr>
    </w:p>
    <w:p w14:paraId="0DF5C959" w14:textId="72D515E5" w:rsidR="003F5D94" w:rsidRDefault="00250560" w:rsidP="00B47B12">
      <w:pPr>
        <w:pStyle w:val="berschrift1"/>
      </w:pPr>
      <w:bookmarkStart w:id="8" w:name="_Toc61514425"/>
      <w:bookmarkStart w:id="9" w:name="_Toc117439423"/>
      <w:r>
        <w:lastRenderedPageBreak/>
        <w:t>Einführung</w:t>
      </w:r>
      <w:bookmarkEnd w:id="8"/>
      <w:bookmarkEnd w:id="9"/>
    </w:p>
    <w:p w14:paraId="525DF1D3" w14:textId="77777777" w:rsidR="00042A8F" w:rsidRDefault="00042A8F" w:rsidP="00A90607"/>
    <w:p w14:paraId="32F16FAB" w14:textId="58D3D3CE" w:rsidR="0022171F" w:rsidRDefault="00EE6300" w:rsidP="009161CC">
      <w:pPr>
        <w:pStyle w:val="berschrift2"/>
      </w:pPr>
      <w:bookmarkStart w:id="10" w:name="_Toc61514426"/>
      <w:bookmarkStart w:id="11" w:name="_Toc117439424"/>
      <w:r>
        <w:t>Relevanz des Themas</w:t>
      </w:r>
      <w:bookmarkEnd w:id="10"/>
      <w:bookmarkEnd w:id="11"/>
      <w:r>
        <w:t xml:space="preserve"> </w:t>
      </w:r>
    </w:p>
    <w:p w14:paraId="7EE41C87" w14:textId="7CF33655" w:rsidR="00777082" w:rsidRPr="00E475F8" w:rsidRDefault="006F798F" w:rsidP="006F798F">
      <w:pPr>
        <w:pStyle w:val="berschrift2"/>
      </w:pPr>
      <w:bookmarkStart w:id="12" w:name="_Toc61514428"/>
      <w:bookmarkStart w:id="13" w:name="_Toc117439425"/>
      <w:r>
        <w:t xml:space="preserve">Ziel der Arbeit und </w:t>
      </w:r>
      <w:r w:rsidR="00793524">
        <w:t>Forschungsfrage</w:t>
      </w:r>
      <w:bookmarkEnd w:id="12"/>
      <w:bookmarkEnd w:id="13"/>
    </w:p>
    <w:p w14:paraId="41AC8742" w14:textId="5766DBD0" w:rsidR="00042A8F" w:rsidRDefault="00533A1F" w:rsidP="00042A8F">
      <w:pPr>
        <w:pStyle w:val="berschrift2"/>
      </w:pPr>
      <w:bookmarkStart w:id="14" w:name="_Toc61514429"/>
      <w:bookmarkStart w:id="15" w:name="_Toc117439426"/>
      <w:r>
        <w:t>Aufbau der Arbeit</w:t>
      </w:r>
      <w:bookmarkEnd w:id="14"/>
      <w:bookmarkEnd w:id="15"/>
    </w:p>
    <w:p w14:paraId="2372A4DE" w14:textId="3574EEE7" w:rsidR="001002A4" w:rsidRDefault="00250560" w:rsidP="001002A4">
      <w:pPr>
        <w:pStyle w:val="berschrift1"/>
      </w:pPr>
      <w:bookmarkStart w:id="16" w:name="_Toc61514430"/>
      <w:bookmarkStart w:id="17" w:name="_Toc117439427"/>
      <w:r>
        <w:lastRenderedPageBreak/>
        <w:t>Theoretische Fundierung</w:t>
      </w:r>
      <w:bookmarkEnd w:id="16"/>
      <w:bookmarkEnd w:id="17"/>
      <w:r>
        <w:t xml:space="preserve"> </w:t>
      </w:r>
    </w:p>
    <w:p w14:paraId="61FDE763" w14:textId="6AC46FED" w:rsidR="001B1EC9" w:rsidRPr="001B1EC9" w:rsidRDefault="001B1EC9" w:rsidP="001B1EC9">
      <w:pPr>
        <w:pStyle w:val="berschrift2"/>
      </w:pPr>
      <w:r>
        <w:t xml:space="preserve">Grundlagen zu </w:t>
      </w:r>
      <w:proofErr w:type="spellStart"/>
      <w:r>
        <w:t>Quantencomputing</w:t>
      </w:r>
      <w:proofErr w:type="spellEnd"/>
    </w:p>
    <w:p w14:paraId="29F24DDB" w14:textId="755D5109" w:rsidR="00C91B4B" w:rsidRDefault="00987930" w:rsidP="00987930">
      <w:pPr>
        <w:pStyle w:val="berschrift1"/>
      </w:pPr>
      <w:r>
        <w:lastRenderedPageBreak/>
        <w:t xml:space="preserve">Grundlagen zu verwendeter Software </w:t>
      </w:r>
    </w:p>
    <w:p w14:paraId="17FAB1CB" w14:textId="37B61173" w:rsidR="00987930" w:rsidRDefault="00987930" w:rsidP="00987930">
      <w:r>
        <w:t>In diesem Kapitel soll die Zusammenfassung</w:t>
      </w:r>
      <w:r w:rsidR="002A1A3C">
        <w:t xml:space="preserve"> von</w:t>
      </w:r>
      <w:r>
        <w:t xml:space="preserve"> verwendete</w:t>
      </w:r>
      <w:r w:rsidR="002A1A3C">
        <w:t>r</w:t>
      </w:r>
      <w:r>
        <w:t xml:space="preserve"> Software stattfinden. </w:t>
      </w:r>
    </w:p>
    <w:p w14:paraId="5EC84AEF" w14:textId="7BC4DA7E" w:rsidR="00F739E1" w:rsidRDefault="00F739E1" w:rsidP="00F739E1">
      <w:pPr>
        <w:pStyle w:val="berschrift2"/>
      </w:pPr>
      <w:r>
        <w:t>D-Wave</w:t>
      </w:r>
    </w:p>
    <w:p w14:paraId="408FD86A" w14:textId="6E2E87B1" w:rsidR="00F739E1" w:rsidRPr="00F739E1" w:rsidRDefault="006648DB" w:rsidP="00F739E1">
      <w:pPr>
        <w:pStyle w:val="berschrift2"/>
      </w:pPr>
      <w:proofErr w:type="spellStart"/>
      <w:r>
        <w:t>Leap</w:t>
      </w:r>
      <w:proofErr w:type="spellEnd"/>
      <w:r w:rsidR="00F739E1">
        <w:t xml:space="preserve"> </w:t>
      </w:r>
      <w:r w:rsidR="00A9719F">
        <w:t>(</w:t>
      </w:r>
      <w:proofErr w:type="spellStart"/>
      <w:r w:rsidR="00A9719F">
        <w:t>AEhrenberg</w:t>
      </w:r>
      <w:proofErr w:type="spellEnd"/>
      <w:r w:rsidR="00A9719F">
        <w:t>)</w:t>
      </w:r>
    </w:p>
    <w:p w14:paraId="61A4445A" w14:textId="41F52580" w:rsidR="00BB4210" w:rsidRDefault="00F739E1" w:rsidP="00F739E1">
      <w:r>
        <w:t xml:space="preserve">Als Hardwarehersteller von Quantencomputern stellt D-Wave seit 2018 die </w:t>
      </w:r>
      <w:r w:rsidR="00BB4210">
        <w:t>cloudbasierte</w:t>
      </w:r>
      <w:r w:rsidR="00DA31E7">
        <w:t xml:space="preserve">n Service </w:t>
      </w:r>
      <w:proofErr w:type="spellStart"/>
      <w:r>
        <w:t>Leap</w:t>
      </w:r>
      <w:proofErr w:type="spellEnd"/>
      <w:r>
        <w:t xml:space="preserve"> bereit</w:t>
      </w:r>
      <w:r w:rsidR="00DA31E7">
        <w:t xml:space="preserve">, durch den Echtzeitzugang zu den von D-Wave bestehenden Systemen gewährt wird. Der Zugriff auf </w:t>
      </w:r>
      <w:proofErr w:type="spellStart"/>
      <w:r w:rsidR="00DA31E7">
        <w:t>Leap</w:t>
      </w:r>
      <w:proofErr w:type="spellEnd"/>
      <w:r w:rsidR="00DA31E7">
        <w:t xml:space="preserve"> erfolgt über die gleichnamige Entwicklungsumgebung </w:t>
      </w:r>
      <w:proofErr w:type="spellStart"/>
      <w:r w:rsidR="00DA31E7">
        <w:t>Leap</w:t>
      </w:r>
      <w:proofErr w:type="spellEnd"/>
      <w:r w:rsidR="00DA31E7">
        <w:t xml:space="preserve"> IDE. </w:t>
      </w:r>
      <w:r>
        <w:t>Es handelt sich dabei</w:t>
      </w:r>
      <w:r w:rsidR="0004226D">
        <w:t xml:space="preserve"> </w:t>
      </w:r>
      <w:r>
        <w:t xml:space="preserve">um eine </w:t>
      </w:r>
      <w:r w:rsidR="0004226D">
        <w:t xml:space="preserve">eingeschränkt nutzbare </w:t>
      </w:r>
      <w:r>
        <w:t xml:space="preserve">Open Source Umgebung. </w:t>
      </w:r>
      <w:r w:rsidR="0004226D">
        <w:t xml:space="preserve">Die Nutzung ist beschränkt auf die kostenlos </w:t>
      </w:r>
      <w:proofErr w:type="spellStart"/>
      <w:r w:rsidR="0004226D">
        <w:t>verfübare</w:t>
      </w:r>
      <w:proofErr w:type="spellEnd"/>
      <w:r w:rsidR="0004226D">
        <w:t xml:space="preserve"> Rechenkapazität. Zusätzliche Rechenkapazität kann durch Abonnements bezogen werden. </w:t>
      </w:r>
      <w:proofErr w:type="spellStart"/>
      <w:r w:rsidR="0004226D">
        <w:t>Leap</w:t>
      </w:r>
      <w:proofErr w:type="spellEnd"/>
      <w:r w:rsidR="0004226D">
        <w:t xml:space="preserve"> IDE </w:t>
      </w:r>
      <w:r w:rsidR="00BB4210">
        <w:t xml:space="preserve">bietet Nutzern die Möglichkeit, Probleme auf Quantencomputern auszuführen.  Außerdem sind Demos und Codebeispiele vorhanden, die an die Technologie heranführen sollen. </w:t>
      </w:r>
    </w:p>
    <w:p w14:paraId="57E36857" w14:textId="74AC7B82" w:rsidR="00F739E1" w:rsidRDefault="00BB4210" w:rsidP="00F739E1">
      <w:r>
        <w:t xml:space="preserve">Unterschieden wird in der </w:t>
      </w:r>
      <w:proofErr w:type="spellStart"/>
      <w:r>
        <w:t>Leap</w:t>
      </w:r>
      <w:proofErr w:type="spellEnd"/>
      <w:r>
        <w:t xml:space="preserve"> IDE zwischen klassischen Rechnern, </w:t>
      </w:r>
      <w:r w:rsidR="00B73EB2">
        <w:t>Q</w:t>
      </w:r>
      <w:r>
        <w:t xml:space="preserve">uantum </w:t>
      </w:r>
      <w:r w:rsidR="00B73EB2">
        <w:t>P</w:t>
      </w:r>
      <w:r>
        <w:t xml:space="preserve">rocessing </w:t>
      </w:r>
      <w:r w:rsidR="00B73EB2">
        <w:t>U</w:t>
      </w:r>
      <w:r>
        <w:t xml:space="preserve">nits (QPUs) und </w:t>
      </w:r>
      <w:r w:rsidR="00B73EB2">
        <w:t>hybriden Modellen. Dabei dienen klas</w:t>
      </w:r>
      <w:r w:rsidR="0004226D">
        <w:t>s</w:t>
      </w:r>
      <w:r w:rsidR="00B73EB2">
        <w:t xml:space="preserve">ische Rechner dem Testen von Code vor der Ausführung auf den QPUs.  </w:t>
      </w:r>
    </w:p>
    <w:p w14:paraId="180B2C88" w14:textId="1782451B" w:rsidR="00DA31E7" w:rsidRDefault="00DA31E7" w:rsidP="00F739E1">
      <w:r>
        <w:t xml:space="preserve">Der </w:t>
      </w:r>
      <w:r w:rsidR="00F95F79">
        <w:t>einfachste</w:t>
      </w:r>
      <w:r>
        <w:t xml:space="preserve"> Weg, Code in </w:t>
      </w:r>
      <w:proofErr w:type="spellStart"/>
      <w:r>
        <w:t>Leap</w:t>
      </w:r>
      <w:proofErr w:type="spellEnd"/>
      <w:r>
        <w:t xml:space="preserve"> auszuführen ist die Nutzung des D-</w:t>
      </w:r>
      <w:proofErr w:type="spellStart"/>
      <w:r>
        <w:t>wave</w:t>
      </w:r>
      <w:proofErr w:type="spellEnd"/>
      <w:r>
        <w:t xml:space="preserve"> Ocean </w:t>
      </w:r>
      <w:proofErr w:type="spellStart"/>
      <w:r>
        <w:t>software</w:t>
      </w:r>
      <w:proofErr w:type="spellEnd"/>
      <w:r>
        <w:t xml:space="preserve"> </w:t>
      </w:r>
      <w:proofErr w:type="spellStart"/>
      <w:r>
        <w:t>development</w:t>
      </w:r>
      <w:proofErr w:type="spellEnd"/>
      <w:r>
        <w:t xml:space="preserve"> kit (SDK).</w:t>
      </w:r>
      <w:r w:rsidR="004C7E77">
        <w:t xml:space="preserve"> Dabei handelt es sich um eine speziell für </w:t>
      </w:r>
      <w:proofErr w:type="spellStart"/>
      <w:r w:rsidR="004C7E77">
        <w:t>Leap</w:t>
      </w:r>
      <w:proofErr w:type="spellEnd"/>
      <w:r w:rsidR="004C7E77">
        <w:t xml:space="preserve"> entwickelte </w:t>
      </w:r>
      <w:r w:rsidR="00F95F79">
        <w:t xml:space="preserve">Bibliothek an Open Source Python Werkzeugen. </w:t>
      </w:r>
      <w:r w:rsidR="006346AD">
        <w:t>Alternativ kann das Package „</w:t>
      </w:r>
      <w:proofErr w:type="spellStart"/>
      <w:r w:rsidR="006346AD">
        <w:t>dwave-ocean-sdk</w:t>
      </w:r>
      <w:proofErr w:type="spellEnd"/>
      <w:r w:rsidR="006346AD">
        <w:t xml:space="preserve">“ direkt </w:t>
      </w:r>
      <w:r w:rsidR="00902420">
        <w:t xml:space="preserve">in </w:t>
      </w:r>
      <w:r w:rsidR="006346AD">
        <w:t>eine herkömmliche Python</w:t>
      </w:r>
      <w:r w:rsidR="00D04EA6">
        <w:t xml:space="preserve"> U</w:t>
      </w:r>
      <w:r w:rsidR="006346AD">
        <w:t xml:space="preserve">mgebung integriert </w:t>
      </w:r>
      <w:r w:rsidR="00902420">
        <w:t xml:space="preserve">und </w:t>
      </w:r>
      <w:r w:rsidR="00CA0AD3">
        <w:t xml:space="preserve">dort </w:t>
      </w:r>
      <w:r w:rsidR="00902420">
        <w:t xml:space="preserve">genutzt </w:t>
      </w:r>
      <w:r w:rsidR="006346AD">
        <w:t xml:space="preserve">werden. </w:t>
      </w:r>
      <w:r w:rsidR="00736640">
        <w:fldChar w:fldCharType="begin"/>
      </w:r>
      <w:r w:rsidR="00736640">
        <w:instrText xml:space="preserve"> ADDIN ZOTERO_ITEM CSL_CITATION {"citationID":"u68iMLeC","properties":{"formattedCitation":"(D-Wave Systems Inc. o.\\uc0\\u160{}J.)","plainCitation":"(D-Wave Systems Inc. o. J.)","noteIndex":0},"citationItems":[{"id":831,"uris":["http://zotero.org/groups/4827280/items/SAEUAZJS"],"itemData":{"id":831,"type":"webpage","license":"D-Wave Systems Inc.","title":"Introduction to Leap — D-Wave System Documentation documentation","URL":"https://docs.dwavesys.com/docs/latest/leap.html","author":[{"family":"D-Wave Systems Inc.","given":""}],"accessed":{"date-parts":[["2022",10,24]]}}}],"schema":"https://github.com/citation-style-language/schema/raw/master/csl-citation.json"} </w:instrText>
      </w:r>
      <w:r w:rsidR="00736640">
        <w:fldChar w:fldCharType="separate"/>
      </w:r>
      <w:r w:rsidR="00736640" w:rsidRPr="00736640">
        <w:t>(D-Wave Systems Inc. o. J.)</w:t>
      </w:r>
      <w:r w:rsidR="00736640">
        <w:fldChar w:fldCharType="end"/>
      </w:r>
    </w:p>
    <w:p w14:paraId="07A16772" w14:textId="7C853FDF" w:rsidR="00A9605F" w:rsidRDefault="00A9605F" w:rsidP="00A9605F">
      <w:pPr>
        <w:pStyle w:val="berschrift2"/>
      </w:pPr>
      <w:r>
        <w:t>Maze Code Beispiel</w:t>
      </w:r>
    </w:p>
    <w:p w14:paraId="1EF054F6" w14:textId="24D47348" w:rsidR="00A9605F" w:rsidRPr="00A9605F" w:rsidRDefault="00736640" w:rsidP="00A9605F">
      <w:r>
        <w:t>Das Beispiellabyrinth</w:t>
      </w:r>
      <w:r w:rsidR="00A9605F">
        <w:t xml:space="preserve"> bestehend aus ASCII Symbolen soll durch einen Quantencomputer gelöst werden, indem ein Weg zurückgegeben wird. Die Regeln zum Durchlaufen des Labyrinths werden programmiert und durch Konvertierung mit SDK in ein binäres quadratisches Modell dem D-Wave Quantencomputer zugänglich gemacht. </w:t>
      </w:r>
    </w:p>
    <w:p w14:paraId="15A6D67F" w14:textId="77777777" w:rsidR="006648DB" w:rsidRPr="006648DB" w:rsidRDefault="006648DB" w:rsidP="006648DB"/>
    <w:p w14:paraId="6D3B592B" w14:textId="77777777" w:rsidR="002A1A3C" w:rsidRDefault="002A1A3C" w:rsidP="00987930"/>
    <w:p w14:paraId="533283A6" w14:textId="77777777" w:rsidR="002A1A3C" w:rsidRPr="00987930" w:rsidRDefault="002A1A3C" w:rsidP="00987930"/>
    <w:p w14:paraId="7BEB13C3" w14:textId="760C6047" w:rsidR="0008796A" w:rsidRDefault="00CA5B7C" w:rsidP="0008796A">
      <w:pPr>
        <w:pStyle w:val="berschrift1"/>
      </w:pPr>
      <w:bookmarkStart w:id="18" w:name="_Toc61514435"/>
      <w:bookmarkStart w:id="19" w:name="_Toc117439428"/>
      <w:r>
        <w:lastRenderedPageBreak/>
        <w:t xml:space="preserve">Kurzes </w:t>
      </w:r>
      <w:r w:rsidR="00833A87">
        <w:t>Unternehmensp</w:t>
      </w:r>
      <w:r>
        <w:t xml:space="preserve">rofil </w:t>
      </w:r>
      <w:bookmarkEnd w:id="18"/>
      <w:r w:rsidR="00E475F8">
        <w:t>der XXX</w:t>
      </w:r>
      <w:bookmarkEnd w:id="19"/>
    </w:p>
    <w:p w14:paraId="382676B9" w14:textId="0B88A22F" w:rsidR="009914E4" w:rsidRDefault="009914E4" w:rsidP="003A7A21"/>
    <w:p w14:paraId="5436DF67" w14:textId="0FE2445D" w:rsidR="00D7596D" w:rsidRPr="003A7A21" w:rsidRDefault="00D7596D" w:rsidP="003A7A21"/>
    <w:p w14:paraId="2D5C338D" w14:textId="71B17CCA" w:rsidR="00045954" w:rsidRDefault="00250560" w:rsidP="00045954">
      <w:pPr>
        <w:pStyle w:val="berschrift1"/>
      </w:pPr>
      <w:bookmarkStart w:id="20" w:name="_Toc61514437"/>
      <w:bookmarkStart w:id="21" w:name="_Toc117439429"/>
      <w:r>
        <w:lastRenderedPageBreak/>
        <w:t>Methodik</w:t>
      </w:r>
      <w:bookmarkEnd w:id="20"/>
      <w:bookmarkEnd w:id="21"/>
    </w:p>
    <w:p w14:paraId="46D8415A" w14:textId="77777777" w:rsidR="00366930" w:rsidRDefault="00366930" w:rsidP="00B56251"/>
    <w:p w14:paraId="2CADFF80" w14:textId="48B86B89" w:rsidR="000476B3" w:rsidRDefault="00250560" w:rsidP="007C423C">
      <w:pPr>
        <w:pStyle w:val="berschrift1"/>
      </w:pPr>
      <w:bookmarkStart w:id="22" w:name="_Toc61514438"/>
      <w:bookmarkStart w:id="23" w:name="_Toc117439430"/>
      <w:r>
        <w:lastRenderedPageBreak/>
        <w:t>Ergebnisse</w:t>
      </w:r>
      <w:bookmarkEnd w:id="22"/>
      <w:bookmarkEnd w:id="23"/>
    </w:p>
    <w:p w14:paraId="1985F83B" w14:textId="5E5B433C" w:rsidR="00D1634C" w:rsidRPr="00992A2E" w:rsidRDefault="00D1634C" w:rsidP="00D1634C">
      <w:pPr>
        <w:sectPr w:rsidR="00D1634C" w:rsidRPr="00992A2E" w:rsidSect="001313C6">
          <w:pgSz w:w="11906" w:h="16838"/>
          <w:pgMar w:top="1417" w:right="1417" w:bottom="1134" w:left="1417" w:header="709" w:footer="709" w:gutter="0"/>
          <w:pgNumType w:start="1"/>
          <w:cols w:space="708"/>
          <w:docGrid w:linePitch="360"/>
        </w:sectPr>
      </w:pPr>
    </w:p>
    <w:p w14:paraId="15ECAD0B" w14:textId="0A7766CE" w:rsidR="0086461A" w:rsidRDefault="006B2421" w:rsidP="008C733F">
      <w:pPr>
        <w:pStyle w:val="Strukturierung"/>
      </w:pPr>
      <w:bookmarkStart w:id="24" w:name="_Toc36964850"/>
      <w:bookmarkStart w:id="25" w:name="_Toc61514450"/>
      <w:bookmarkStart w:id="26" w:name="_Toc117439431"/>
      <w:r>
        <w:lastRenderedPageBreak/>
        <w:t>Quellenverzeichnis</w:t>
      </w:r>
      <w:bookmarkEnd w:id="24"/>
      <w:bookmarkEnd w:id="25"/>
      <w:bookmarkEnd w:id="26"/>
    </w:p>
    <w:p w14:paraId="6C42AD58" w14:textId="7B573786" w:rsidR="007F6AF9" w:rsidRDefault="00BB5299" w:rsidP="00474380">
      <w:pPr>
        <w:pStyle w:val="Strukturierung"/>
      </w:pPr>
      <w:bookmarkStart w:id="27" w:name="_Toc36964851"/>
      <w:bookmarkStart w:id="28" w:name="_Toc61514451"/>
      <w:bookmarkStart w:id="29" w:name="_Toc117439432"/>
      <w:r>
        <w:lastRenderedPageBreak/>
        <w:t>Anhang</w:t>
      </w:r>
      <w:bookmarkEnd w:id="27"/>
      <w:bookmarkEnd w:id="28"/>
      <w:bookmarkEnd w:id="29"/>
    </w:p>
    <w:p w14:paraId="5D3F718F" w14:textId="7B5875BC" w:rsidR="00CF06DE" w:rsidRPr="00DA26C6" w:rsidRDefault="00071A82" w:rsidP="00BE29D4">
      <w:pPr>
        <w:rPr>
          <w:b/>
          <w:bCs/>
          <w:sz w:val="28"/>
          <w:szCs w:val="28"/>
        </w:rPr>
      </w:pPr>
      <w:r w:rsidRPr="00DA26C6">
        <w:rPr>
          <w:b/>
          <w:bCs/>
          <w:sz w:val="28"/>
          <w:szCs w:val="28"/>
        </w:rPr>
        <w:t>Anhang 1:</w:t>
      </w:r>
      <w:r w:rsidR="00E475F8">
        <w:rPr>
          <w:b/>
          <w:bCs/>
          <w:sz w:val="28"/>
          <w:szCs w:val="28"/>
        </w:rPr>
        <w:t xml:space="preserve"> Beispielanhang</w:t>
      </w:r>
      <w:r w:rsidR="005C781F" w:rsidRPr="00DA26C6">
        <w:rPr>
          <w:b/>
          <w:bCs/>
          <w:sz w:val="28"/>
          <w:szCs w:val="28"/>
        </w:rPr>
        <w:t xml:space="preserve"> </w:t>
      </w:r>
      <w:r w:rsidR="00E475F8">
        <w:rPr>
          <w:b/>
          <w:bCs/>
          <w:sz w:val="28"/>
          <w:szCs w:val="28"/>
        </w:rPr>
        <w:t>Überschrift</w:t>
      </w:r>
    </w:p>
    <w:p w14:paraId="002720E4" w14:textId="36A84FBF" w:rsidR="00145775" w:rsidRDefault="00145775" w:rsidP="00DA26C6">
      <w:pPr>
        <w:spacing w:after="200" w:line="276" w:lineRule="auto"/>
        <w:jc w:val="left"/>
        <w:rPr>
          <w:b/>
          <w:bCs/>
        </w:rPr>
      </w:pPr>
    </w:p>
    <w:p w14:paraId="1470D8EB" w14:textId="42B1B638" w:rsidR="007A5794" w:rsidRDefault="007A5794" w:rsidP="00DA26C6">
      <w:pPr>
        <w:spacing w:after="200" w:line="276" w:lineRule="auto"/>
        <w:jc w:val="left"/>
        <w:rPr>
          <w:b/>
          <w:bCs/>
        </w:rPr>
      </w:pPr>
    </w:p>
    <w:p w14:paraId="08E98E0C" w14:textId="12F100A0" w:rsidR="007A5794" w:rsidRDefault="007A5794" w:rsidP="00DA26C6">
      <w:pPr>
        <w:spacing w:after="200" w:line="276" w:lineRule="auto"/>
        <w:jc w:val="left"/>
        <w:rPr>
          <w:b/>
          <w:bCs/>
        </w:rPr>
      </w:pPr>
    </w:p>
    <w:p w14:paraId="5C158108" w14:textId="654E9683" w:rsidR="007A5794" w:rsidRDefault="007A5794" w:rsidP="00DA26C6">
      <w:pPr>
        <w:spacing w:after="200" w:line="276" w:lineRule="auto"/>
        <w:jc w:val="left"/>
        <w:rPr>
          <w:b/>
          <w:bCs/>
        </w:rPr>
      </w:pPr>
    </w:p>
    <w:p w14:paraId="65D695C2" w14:textId="108BFBFB" w:rsidR="007A5794" w:rsidRDefault="007A5794" w:rsidP="00DA26C6">
      <w:pPr>
        <w:spacing w:after="200" w:line="276" w:lineRule="auto"/>
        <w:jc w:val="left"/>
        <w:rPr>
          <w:b/>
          <w:bCs/>
        </w:rPr>
      </w:pPr>
    </w:p>
    <w:p w14:paraId="650FE96D" w14:textId="6ABA84F8" w:rsidR="007A5794" w:rsidRDefault="007A5794" w:rsidP="00DA26C6">
      <w:pPr>
        <w:spacing w:after="200" w:line="276" w:lineRule="auto"/>
        <w:jc w:val="left"/>
        <w:rPr>
          <w:b/>
          <w:bCs/>
        </w:rPr>
      </w:pPr>
    </w:p>
    <w:p w14:paraId="69B570E3" w14:textId="2CA5ABBF" w:rsidR="007A5794" w:rsidRDefault="007A5794" w:rsidP="00DA26C6">
      <w:pPr>
        <w:spacing w:after="200" w:line="276" w:lineRule="auto"/>
        <w:jc w:val="left"/>
        <w:rPr>
          <w:b/>
          <w:bCs/>
        </w:rPr>
      </w:pPr>
    </w:p>
    <w:p w14:paraId="0F2B7CDA" w14:textId="251EE0E0" w:rsidR="007A5794" w:rsidRDefault="007A5794" w:rsidP="00DA26C6">
      <w:pPr>
        <w:spacing w:after="200" w:line="276" w:lineRule="auto"/>
        <w:jc w:val="left"/>
        <w:rPr>
          <w:b/>
          <w:bCs/>
        </w:rPr>
      </w:pPr>
      <w:r w:rsidRPr="007A5794">
        <w:rPr>
          <w:noProof/>
        </w:rPr>
        <w:t xml:space="preserve"> </w:t>
      </w:r>
    </w:p>
    <w:p w14:paraId="67BF8636" w14:textId="289C038B" w:rsidR="00C1704C" w:rsidRPr="00CF06DE" w:rsidRDefault="00CF06DE" w:rsidP="00DA26C6">
      <w:pPr>
        <w:spacing w:after="200" w:line="276" w:lineRule="auto"/>
        <w:jc w:val="left"/>
        <w:rPr>
          <w:b/>
          <w:bCs/>
        </w:rPr>
      </w:pPr>
      <w:r>
        <w:rPr>
          <w:b/>
          <w:bCs/>
        </w:rPr>
        <w:br w:type="page"/>
      </w:r>
    </w:p>
    <w:p w14:paraId="5009C722" w14:textId="6FC042DA" w:rsidR="00071A82" w:rsidRPr="00DA26C6" w:rsidRDefault="00CF06DE" w:rsidP="00BE29D4">
      <w:pPr>
        <w:rPr>
          <w:b/>
          <w:bCs/>
          <w:sz w:val="28"/>
          <w:szCs w:val="28"/>
        </w:rPr>
      </w:pPr>
      <w:r w:rsidRPr="00DA26C6">
        <w:rPr>
          <w:b/>
          <w:bCs/>
          <w:sz w:val="28"/>
          <w:szCs w:val="28"/>
        </w:rPr>
        <w:lastRenderedPageBreak/>
        <w:t>Anhang</w:t>
      </w:r>
      <w:r w:rsidR="00071A82" w:rsidRPr="00DA26C6">
        <w:rPr>
          <w:b/>
          <w:bCs/>
          <w:sz w:val="28"/>
          <w:szCs w:val="28"/>
        </w:rPr>
        <w:t xml:space="preserve"> 2: </w:t>
      </w:r>
      <w:r w:rsidR="00E475F8">
        <w:rPr>
          <w:b/>
          <w:bCs/>
          <w:sz w:val="28"/>
          <w:szCs w:val="28"/>
        </w:rPr>
        <w:t>Beispielanhang</w:t>
      </w:r>
      <w:r w:rsidR="00071A82" w:rsidRPr="00DA26C6">
        <w:rPr>
          <w:b/>
          <w:bCs/>
          <w:sz w:val="28"/>
          <w:szCs w:val="28"/>
        </w:rPr>
        <w:t xml:space="preserve"> </w:t>
      </w:r>
      <w:r w:rsidR="00E475F8">
        <w:rPr>
          <w:b/>
          <w:bCs/>
          <w:sz w:val="28"/>
          <w:szCs w:val="28"/>
        </w:rPr>
        <w:t>Überschrift</w:t>
      </w:r>
    </w:p>
    <w:p w14:paraId="6D832B19" w14:textId="4884449B" w:rsidR="0097638A" w:rsidRDefault="0097638A">
      <w:pPr>
        <w:spacing w:after="200" w:line="276" w:lineRule="auto"/>
        <w:jc w:val="left"/>
      </w:pPr>
    </w:p>
    <w:p w14:paraId="04AFF115" w14:textId="3DD19C42" w:rsidR="00856961" w:rsidRPr="00E475F8" w:rsidRDefault="004E5D28" w:rsidP="00E475F8">
      <w:pPr>
        <w:spacing w:after="200" w:line="276" w:lineRule="auto"/>
        <w:jc w:val="left"/>
      </w:pPr>
      <w:r>
        <w:br w:type="page"/>
      </w:r>
    </w:p>
    <w:p w14:paraId="53D2B0AA" w14:textId="04A3FFF1" w:rsidR="004E6880" w:rsidRDefault="004E6880" w:rsidP="004E6880">
      <w:pPr>
        <w:pStyle w:val="Strukturierung"/>
      </w:pPr>
      <w:bookmarkStart w:id="30" w:name="_Toc117439433"/>
      <w:r>
        <w:lastRenderedPageBreak/>
        <w:t>Anlage</w:t>
      </w:r>
      <w:bookmarkEnd w:id="30"/>
      <w:r>
        <w:t xml:space="preserve"> </w:t>
      </w:r>
    </w:p>
    <w:p w14:paraId="0EC5D9C2" w14:textId="6D221C00" w:rsidR="00CE14BD" w:rsidRPr="00CE14BD" w:rsidRDefault="00CE14BD" w:rsidP="00CE14BD">
      <w:pPr>
        <w:pStyle w:val="Listenabsatz"/>
        <w:numPr>
          <w:ilvl w:val="0"/>
          <w:numId w:val="21"/>
        </w:numPr>
        <w:rPr>
          <w:b/>
          <w:bCs/>
        </w:rPr>
      </w:pPr>
      <w:r w:rsidRPr="00CE14BD">
        <w:rPr>
          <w:b/>
          <w:bCs/>
          <w:sz w:val="28"/>
          <w:szCs w:val="28"/>
        </w:rPr>
        <w:t>Datenträger</w:t>
      </w:r>
      <w:r w:rsidRPr="00CE14BD">
        <w:rPr>
          <w:b/>
          <w:bCs/>
        </w:rPr>
        <w:t xml:space="preserve"> </w:t>
      </w:r>
    </w:p>
    <w:p w14:paraId="3D0EE730" w14:textId="5DC76481" w:rsidR="00ED23BC" w:rsidRDefault="00AF5D48" w:rsidP="000436E0">
      <w:pPr>
        <w:pStyle w:val="Strukturierung"/>
      </w:pPr>
      <w:bookmarkStart w:id="31" w:name="_Toc117439434"/>
      <w:r>
        <w:lastRenderedPageBreak/>
        <w:t>Erklärung der Eigenleistung</w:t>
      </w:r>
      <w:bookmarkEnd w:id="31"/>
    </w:p>
    <w:p w14:paraId="6A965036" w14:textId="1DE35C5C" w:rsidR="00ED23BC" w:rsidRDefault="00ED23BC" w:rsidP="00ED23BC"/>
    <w:p w14:paraId="365B0718" w14:textId="5D2BFD1B" w:rsidR="00C13BDC" w:rsidRDefault="00C13BDC" w:rsidP="00ED23BC"/>
    <w:p w14:paraId="7B99E965" w14:textId="77777777" w:rsidR="00C13BDC" w:rsidRPr="00C13BDC" w:rsidRDefault="00C13BDC" w:rsidP="00ED23BC"/>
    <w:p w14:paraId="7D1D9E80" w14:textId="77777777" w:rsidR="006A35FE" w:rsidRPr="00C13BDC" w:rsidRDefault="006A35FE" w:rsidP="00C13BDC">
      <w:r w:rsidRPr="00C13BDC">
        <w:t xml:space="preserve">Hiermit </w:t>
      </w:r>
      <w:proofErr w:type="spellStart"/>
      <w:r w:rsidRPr="00C13BDC">
        <w:t>erkläre</w:t>
      </w:r>
      <w:proofErr w:type="spellEnd"/>
      <w:r w:rsidRPr="00C13BDC">
        <w:t xml:space="preserve"> ich an Eides statt, dass ich die vorliegende Arbeit ohne Hilfe Dritter und ohne Benutzung anderer als der angegebenen Hilfsmittel angefertigt habe. Die aus fremden Quellen direkt oder indirekt </w:t>
      </w:r>
      <w:proofErr w:type="spellStart"/>
      <w:r w:rsidRPr="00C13BDC">
        <w:t>übernommenen</w:t>
      </w:r>
      <w:proofErr w:type="spellEnd"/>
      <w:r w:rsidRPr="00C13BDC">
        <w:t xml:space="preserve"> Gedanken sind als solche kenntlich gemacht. Die Arbeit wurde bisher in gleicher oder </w:t>
      </w:r>
      <w:proofErr w:type="spellStart"/>
      <w:r w:rsidRPr="00C13BDC">
        <w:t>ähnlicher</w:t>
      </w:r>
      <w:proofErr w:type="spellEnd"/>
      <w:r w:rsidRPr="00C13BDC">
        <w:t xml:space="preserve"> Form weder von mir noch von jemand anderem als </w:t>
      </w:r>
      <w:proofErr w:type="spellStart"/>
      <w:r w:rsidRPr="00C13BDC">
        <w:t>Prüfungsleistung</w:t>
      </w:r>
      <w:proofErr w:type="spellEnd"/>
      <w:r w:rsidRPr="00C13BDC">
        <w:t xml:space="preserve"> vorgelegt. </w:t>
      </w:r>
    </w:p>
    <w:p w14:paraId="3C0A3001" w14:textId="4201835C" w:rsidR="00C1704C" w:rsidRDefault="00C1704C" w:rsidP="001D4661"/>
    <w:p w14:paraId="4F193B16" w14:textId="2E4D1FEE" w:rsidR="009F170B" w:rsidRDefault="00E475F8" w:rsidP="001D4661">
      <w:r>
        <w:t>Hamburg, d.</w:t>
      </w:r>
      <w:r w:rsidR="009F170B">
        <w:t xml:space="preserve"> </w:t>
      </w:r>
      <w:r>
        <w:t>05</w:t>
      </w:r>
      <w:r w:rsidR="009F170B">
        <w:t>.01.202</w:t>
      </w:r>
      <w:r>
        <w:t>3</w:t>
      </w:r>
    </w:p>
    <w:p w14:paraId="256B542E" w14:textId="21892508" w:rsidR="006A35FE" w:rsidRDefault="006A35FE" w:rsidP="001D4661"/>
    <w:p w14:paraId="3BC90F38" w14:textId="77777777" w:rsidR="00E475F8" w:rsidRDefault="00E475F8" w:rsidP="001D4661"/>
    <w:p w14:paraId="255E5FDA" w14:textId="135194E0" w:rsidR="006A35FE" w:rsidRPr="00F90D14" w:rsidRDefault="009F170B" w:rsidP="001D4661">
      <w:r>
        <w:t>Anna</w:t>
      </w:r>
      <w:r w:rsidR="00E475F8">
        <w:t xml:space="preserve"> </w:t>
      </w:r>
      <w:r>
        <w:t>Ehrenberg</w:t>
      </w:r>
      <w:r w:rsidR="006A35FE">
        <w:tab/>
      </w:r>
      <w:r w:rsidR="006A35FE">
        <w:tab/>
      </w:r>
      <w:r w:rsidR="006A35FE">
        <w:tab/>
      </w:r>
      <w:r w:rsidR="006A35FE">
        <w:tab/>
      </w:r>
      <w:r w:rsidR="006A35FE">
        <w:tab/>
      </w:r>
      <w:r w:rsidR="006A35FE">
        <w:tab/>
      </w:r>
      <w:r w:rsidR="006A35FE">
        <w:tab/>
      </w:r>
      <w:r w:rsidR="006A35FE">
        <w:tab/>
      </w:r>
      <w:r w:rsidR="006A35FE">
        <w:tab/>
      </w:r>
    </w:p>
    <w:sectPr w:rsidR="006A35FE" w:rsidRPr="00F90D14" w:rsidSect="00570B03">
      <w:pgSz w:w="11906" w:h="16838"/>
      <w:pgMar w:top="1418" w:right="1418" w:bottom="1134" w:left="1418" w:header="709" w:footer="709" w:gutter="0"/>
      <w:pgNumType w:fmt="upperRoman"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A1C24" w14:textId="77777777" w:rsidR="00071A1D" w:rsidRDefault="00071A1D" w:rsidP="00572A57">
      <w:pPr>
        <w:spacing w:line="240" w:lineRule="auto"/>
      </w:pPr>
      <w:r>
        <w:separator/>
      </w:r>
    </w:p>
  </w:endnote>
  <w:endnote w:type="continuationSeparator" w:id="0">
    <w:p w14:paraId="5553DB24" w14:textId="77777777" w:rsidR="00071A1D" w:rsidRDefault="00071A1D" w:rsidP="00572A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Textkörper CS)">
    <w:altName w:val="Times New Roman"/>
    <w:panose1 w:val="020B0604020202020204"/>
    <w:charset w:val="00"/>
    <w:family w:val="roman"/>
    <w:pitch w:val="default"/>
  </w:font>
  <w:font w:name="Consolas">
    <w:panose1 w:val="020B0609020204030204"/>
    <w:charset w:val="00"/>
    <w:family w:val="modern"/>
    <w:pitch w:val="fixed"/>
    <w:sig w:usb0="E10002FF" w:usb1="4000FCFF" w:usb2="00000009"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797995541"/>
      <w:docPartObj>
        <w:docPartGallery w:val="Page Numbers (Bottom of Page)"/>
        <w:docPartUnique/>
      </w:docPartObj>
    </w:sdtPr>
    <w:sdtContent>
      <w:p w14:paraId="420BC125" w14:textId="31AA2AC8" w:rsidR="00DC71F8" w:rsidRDefault="00DC71F8" w:rsidP="00ED133C">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3F12044" w14:textId="77777777" w:rsidR="00DC71F8" w:rsidRDefault="00DC71F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89F4B" w14:textId="77777777" w:rsidR="00DC71F8" w:rsidRDefault="00DC71F8" w:rsidP="009728C7">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674216606"/>
      <w:docPartObj>
        <w:docPartGallery w:val="Page Numbers (Bottom of Page)"/>
        <w:docPartUnique/>
      </w:docPartObj>
    </w:sdtPr>
    <w:sdtContent>
      <w:p w14:paraId="7FDCEC41" w14:textId="77777777" w:rsidR="00DC71F8" w:rsidRDefault="00DC71F8" w:rsidP="00ED133C">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sdtContent>
  </w:sdt>
  <w:p w14:paraId="5960789E" w14:textId="526CE05C" w:rsidR="00DC71F8" w:rsidRDefault="00DC71F8" w:rsidP="009728C7">
    <w:pPr>
      <w:pStyle w:val="Fuzeile"/>
      <w:tabs>
        <w:tab w:val="clear" w:pos="9072"/>
        <w:tab w:val="left" w:pos="5152"/>
      </w:tabs>
      <w:jc w:val="left"/>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4D5830" w14:textId="77777777" w:rsidR="00071A1D" w:rsidRDefault="00071A1D" w:rsidP="00572A57">
      <w:pPr>
        <w:spacing w:line="240" w:lineRule="auto"/>
      </w:pPr>
      <w:r>
        <w:separator/>
      </w:r>
    </w:p>
  </w:footnote>
  <w:footnote w:type="continuationSeparator" w:id="0">
    <w:p w14:paraId="13091A9F" w14:textId="77777777" w:rsidR="00071A1D" w:rsidRDefault="00071A1D" w:rsidP="00572A5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178F03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04005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5EEC1E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79E4DA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C8A436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4B2EC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7601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5749BB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F88779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3A2913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AA6A9C"/>
    <w:multiLevelType w:val="hybridMultilevel"/>
    <w:tmpl w:val="7AF0BB54"/>
    <w:lvl w:ilvl="0" w:tplc="CCF8D1E2">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0D1668F"/>
    <w:multiLevelType w:val="hybridMultilevel"/>
    <w:tmpl w:val="88EC334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13EB5D88"/>
    <w:multiLevelType w:val="hybridMultilevel"/>
    <w:tmpl w:val="97B8097A"/>
    <w:lvl w:ilvl="0" w:tplc="ABE26712">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7E969A0"/>
    <w:multiLevelType w:val="hybridMultilevel"/>
    <w:tmpl w:val="1D384AF0"/>
    <w:lvl w:ilvl="0" w:tplc="995608A6">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89426DA"/>
    <w:multiLevelType w:val="hybridMultilevel"/>
    <w:tmpl w:val="FC8C538C"/>
    <w:lvl w:ilvl="0" w:tplc="1F7E841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EB4C9B"/>
    <w:multiLevelType w:val="hybridMultilevel"/>
    <w:tmpl w:val="C58ABEC8"/>
    <w:lvl w:ilvl="0" w:tplc="F90E30A0">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B0E02AC"/>
    <w:multiLevelType w:val="hybridMultilevel"/>
    <w:tmpl w:val="C48245F4"/>
    <w:lvl w:ilvl="0" w:tplc="78B2BD40">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46828D3"/>
    <w:multiLevelType w:val="hybridMultilevel"/>
    <w:tmpl w:val="54BE62E6"/>
    <w:lvl w:ilvl="0" w:tplc="AFDC1F8A">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250398F"/>
    <w:multiLevelType w:val="hybridMultilevel"/>
    <w:tmpl w:val="A22CF2A0"/>
    <w:lvl w:ilvl="0" w:tplc="2D1842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697B71"/>
    <w:multiLevelType w:val="multilevel"/>
    <w:tmpl w:val="DA628318"/>
    <w:lvl w:ilvl="0">
      <w:start w:val="1"/>
      <w:numFmt w:val="decimal"/>
      <w:pStyle w:val="berschrift1"/>
      <w:lvlText w:val="%1."/>
      <w:lvlJc w:val="left"/>
      <w:pPr>
        <w:ind w:left="360" w:hanging="360"/>
      </w:pPr>
      <w:rPr>
        <w:rFonts w:ascii="Times New Roman" w:hAnsi="Times New Roman"/>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0" w15:restartNumberingAfterBreak="0">
    <w:nsid w:val="490450BB"/>
    <w:multiLevelType w:val="hybridMultilevel"/>
    <w:tmpl w:val="F610661C"/>
    <w:lvl w:ilvl="0" w:tplc="37D080A0">
      <w:start w:val="1"/>
      <w:numFmt w:val="upperRoman"/>
      <w:pStyle w:val="Strukturierung"/>
      <w:lvlText w:val="%1."/>
      <w:lvlJc w:val="right"/>
      <w:pPr>
        <w:ind w:left="6" w:hanging="360"/>
      </w:pPr>
      <w:rPr>
        <w:rFonts w:ascii="Times New Roman" w:hAnsi="Times New Roman" w:cs="Times New Roman"/>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70019" w:tentative="1">
      <w:start w:val="1"/>
      <w:numFmt w:val="lowerLetter"/>
      <w:lvlText w:val="%2."/>
      <w:lvlJc w:val="left"/>
      <w:pPr>
        <w:ind w:left="726" w:hanging="360"/>
      </w:pPr>
    </w:lvl>
    <w:lvl w:ilvl="2" w:tplc="0407001B" w:tentative="1">
      <w:start w:val="1"/>
      <w:numFmt w:val="lowerRoman"/>
      <w:lvlText w:val="%3."/>
      <w:lvlJc w:val="right"/>
      <w:pPr>
        <w:ind w:left="1446" w:hanging="180"/>
      </w:pPr>
    </w:lvl>
    <w:lvl w:ilvl="3" w:tplc="0407000F" w:tentative="1">
      <w:start w:val="1"/>
      <w:numFmt w:val="decimal"/>
      <w:lvlText w:val="%4."/>
      <w:lvlJc w:val="left"/>
      <w:pPr>
        <w:ind w:left="2166" w:hanging="360"/>
      </w:pPr>
    </w:lvl>
    <w:lvl w:ilvl="4" w:tplc="04070019" w:tentative="1">
      <w:start w:val="1"/>
      <w:numFmt w:val="lowerLetter"/>
      <w:lvlText w:val="%5."/>
      <w:lvlJc w:val="left"/>
      <w:pPr>
        <w:ind w:left="2886" w:hanging="360"/>
      </w:pPr>
    </w:lvl>
    <w:lvl w:ilvl="5" w:tplc="0407001B" w:tentative="1">
      <w:start w:val="1"/>
      <w:numFmt w:val="lowerRoman"/>
      <w:lvlText w:val="%6."/>
      <w:lvlJc w:val="right"/>
      <w:pPr>
        <w:ind w:left="3606" w:hanging="180"/>
      </w:pPr>
    </w:lvl>
    <w:lvl w:ilvl="6" w:tplc="0407000F" w:tentative="1">
      <w:start w:val="1"/>
      <w:numFmt w:val="decimal"/>
      <w:lvlText w:val="%7."/>
      <w:lvlJc w:val="left"/>
      <w:pPr>
        <w:ind w:left="4326" w:hanging="360"/>
      </w:pPr>
    </w:lvl>
    <w:lvl w:ilvl="7" w:tplc="04070019" w:tentative="1">
      <w:start w:val="1"/>
      <w:numFmt w:val="lowerLetter"/>
      <w:lvlText w:val="%8."/>
      <w:lvlJc w:val="left"/>
      <w:pPr>
        <w:ind w:left="5046" w:hanging="360"/>
      </w:pPr>
    </w:lvl>
    <w:lvl w:ilvl="8" w:tplc="0407001B" w:tentative="1">
      <w:start w:val="1"/>
      <w:numFmt w:val="lowerRoman"/>
      <w:lvlText w:val="%9."/>
      <w:lvlJc w:val="right"/>
      <w:pPr>
        <w:ind w:left="5766" w:hanging="180"/>
      </w:pPr>
    </w:lvl>
  </w:abstractNum>
  <w:abstractNum w:abstractNumId="21" w15:restartNumberingAfterBreak="0">
    <w:nsid w:val="53761674"/>
    <w:multiLevelType w:val="hybridMultilevel"/>
    <w:tmpl w:val="2188CBC4"/>
    <w:lvl w:ilvl="0" w:tplc="735AB138">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4E5199A"/>
    <w:multiLevelType w:val="hybridMultilevel"/>
    <w:tmpl w:val="443AC500"/>
    <w:lvl w:ilvl="0" w:tplc="7C96EAB2">
      <w:start w:val="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30E25CF"/>
    <w:multiLevelType w:val="hybridMultilevel"/>
    <w:tmpl w:val="517C5FF2"/>
    <w:lvl w:ilvl="0" w:tplc="CD98C08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18990708">
    <w:abstractNumId w:val="19"/>
  </w:num>
  <w:num w:numId="2" w16cid:durableId="340012762">
    <w:abstractNumId w:val="20"/>
  </w:num>
  <w:num w:numId="3" w16cid:durableId="1621837505">
    <w:abstractNumId w:val="0"/>
  </w:num>
  <w:num w:numId="4" w16cid:durableId="1044138607">
    <w:abstractNumId w:val="1"/>
  </w:num>
  <w:num w:numId="5" w16cid:durableId="1273436299">
    <w:abstractNumId w:val="2"/>
  </w:num>
  <w:num w:numId="6" w16cid:durableId="1674408667">
    <w:abstractNumId w:val="3"/>
  </w:num>
  <w:num w:numId="7" w16cid:durableId="1791363364">
    <w:abstractNumId w:val="4"/>
  </w:num>
  <w:num w:numId="8" w16cid:durableId="1313364060">
    <w:abstractNumId w:val="5"/>
  </w:num>
  <w:num w:numId="9" w16cid:durableId="1547838637">
    <w:abstractNumId w:val="6"/>
  </w:num>
  <w:num w:numId="10" w16cid:durableId="307365081">
    <w:abstractNumId w:val="7"/>
  </w:num>
  <w:num w:numId="11" w16cid:durableId="403379103">
    <w:abstractNumId w:val="8"/>
  </w:num>
  <w:num w:numId="12" w16cid:durableId="1595016120">
    <w:abstractNumId w:val="9"/>
  </w:num>
  <w:num w:numId="13" w16cid:durableId="691683857">
    <w:abstractNumId w:val="17"/>
  </w:num>
  <w:num w:numId="14" w16cid:durableId="328796259">
    <w:abstractNumId w:val="11"/>
  </w:num>
  <w:num w:numId="15" w16cid:durableId="491919845">
    <w:abstractNumId w:val="13"/>
  </w:num>
  <w:num w:numId="16" w16cid:durableId="166021017">
    <w:abstractNumId w:val="10"/>
  </w:num>
  <w:num w:numId="17" w16cid:durableId="1334451632">
    <w:abstractNumId w:val="12"/>
  </w:num>
  <w:num w:numId="18" w16cid:durableId="16002098">
    <w:abstractNumId w:val="22"/>
  </w:num>
  <w:num w:numId="19" w16cid:durableId="1265268736">
    <w:abstractNumId w:val="16"/>
  </w:num>
  <w:num w:numId="20" w16cid:durableId="522982997">
    <w:abstractNumId w:val="21"/>
  </w:num>
  <w:num w:numId="21" w16cid:durableId="1589070444">
    <w:abstractNumId w:val="15"/>
  </w:num>
  <w:num w:numId="22" w16cid:durableId="1984309355">
    <w:abstractNumId w:val="14"/>
  </w:num>
  <w:num w:numId="23" w16cid:durableId="1398284269">
    <w:abstractNumId w:val="18"/>
  </w:num>
  <w:num w:numId="24" w16cid:durableId="359089559">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794"/>
    <w:rsid w:val="00000DB0"/>
    <w:rsid w:val="00001BBF"/>
    <w:rsid w:val="00001C85"/>
    <w:rsid w:val="0000288C"/>
    <w:rsid w:val="0000297A"/>
    <w:rsid w:val="00002F33"/>
    <w:rsid w:val="00003131"/>
    <w:rsid w:val="0000353E"/>
    <w:rsid w:val="00004920"/>
    <w:rsid w:val="00005008"/>
    <w:rsid w:val="00005B2D"/>
    <w:rsid w:val="00006262"/>
    <w:rsid w:val="00006557"/>
    <w:rsid w:val="000068EB"/>
    <w:rsid w:val="000072E6"/>
    <w:rsid w:val="00007FF3"/>
    <w:rsid w:val="000102A0"/>
    <w:rsid w:val="00010501"/>
    <w:rsid w:val="00013AFA"/>
    <w:rsid w:val="00013C0C"/>
    <w:rsid w:val="00013CFF"/>
    <w:rsid w:val="00014DAB"/>
    <w:rsid w:val="00016089"/>
    <w:rsid w:val="0001639D"/>
    <w:rsid w:val="00016A8C"/>
    <w:rsid w:val="00016F5E"/>
    <w:rsid w:val="00020782"/>
    <w:rsid w:val="00020BC1"/>
    <w:rsid w:val="00020F62"/>
    <w:rsid w:val="00021316"/>
    <w:rsid w:val="00021427"/>
    <w:rsid w:val="00021B28"/>
    <w:rsid w:val="0002207D"/>
    <w:rsid w:val="000225F5"/>
    <w:rsid w:val="00022918"/>
    <w:rsid w:val="00023102"/>
    <w:rsid w:val="000234F4"/>
    <w:rsid w:val="00023ED4"/>
    <w:rsid w:val="00024AA1"/>
    <w:rsid w:val="00024B3B"/>
    <w:rsid w:val="000256AC"/>
    <w:rsid w:val="00025764"/>
    <w:rsid w:val="00025F57"/>
    <w:rsid w:val="00026D28"/>
    <w:rsid w:val="00026D89"/>
    <w:rsid w:val="00027DBE"/>
    <w:rsid w:val="00027EDE"/>
    <w:rsid w:val="0003009D"/>
    <w:rsid w:val="00031130"/>
    <w:rsid w:val="00031433"/>
    <w:rsid w:val="00031B64"/>
    <w:rsid w:val="00031F25"/>
    <w:rsid w:val="000323B0"/>
    <w:rsid w:val="000333B0"/>
    <w:rsid w:val="0003344B"/>
    <w:rsid w:val="000334C6"/>
    <w:rsid w:val="0003350C"/>
    <w:rsid w:val="0003364C"/>
    <w:rsid w:val="000341F6"/>
    <w:rsid w:val="00034A65"/>
    <w:rsid w:val="00034ABD"/>
    <w:rsid w:val="00034D83"/>
    <w:rsid w:val="00034F46"/>
    <w:rsid w:val="00034F5F"/>
    <w:rsid w:val="00035951"/>
    <w:rsid w:val="00035A08"/>
    <w:rsid w:val="00035EB7"/>
    <w:rsid w:val="00036276"/>
    <w:rsid w:val="000377EF"/>
    <w:rsid w:val="0004064F"/>
    <w:rsid w:val="00040BC0"/>
    <w:rsid w:val="000411A9"/>
    <w:rsid w:val="000413E1"/>
    <w:rsid w:val="0004226D"/>
    <w:rsid w:val="000422A8"/>
    <w:rsid w:val="00042A8F"/>
    <w:rsid w:val="000436E0"/>
    <w:rsid w:val="0004401E"/>
    <w:rsid w:val="00044242"/>
    <w:rsid w:val="00044243"/>
    <w:rsid w:val="00044332"/>
    <w:rsid w:val="000447CD"/>
    <w:rsid w:val="00045954"/>
    <w:rsid w:val="00045CA8"/>
    <w:rsid w:val="00045D7A"/>
    <w:rsid w:val="0004682F"/>
    <w:rsid w:val="000469B6"/>
    <w:rsid w:val="000476B3"/>
    <w:rsid w:val="000477E7"/>
    <w:rsid w:val="00047ADF"/>
    <w:rsid w:val="00047F5B"/>
    <w:rsid w:val="00050585"/>
    <w:rsid w:val="000508AD"/>
    <w:rsid w:val="00050A4F"/>
    <w:rsid w:val="00050AFC"/>
    <w:rsid w:val="00051131"/>
    <w:rsid w:val="00051635"/>
    <w:rsid w:val="00051C53"/>
    <w:rsid w:val="00051CE2"/>
    <w:rsid w:val="00051F2D"/>
    <w:rsid w:val="00052546"/>
    <w:rsid w:val="00052B18"/>
    <w:rsid w:val="00052C4D"/>
    <w:rsid w:val="00052DFE"/>
    <w:rsid w:val="0005438D"/>
    <w:rsid w:val="00054AB3"/>
    <w:rsid w:val="00054E8A"/>
    <w:rsid w:val="00055ABA"/>
    <w:rsid w:val="00056526"/>
    <w:rsid w:val="000565BB"/>
    <w:rsid w:val="00056A08"/>
    <w:rsid w:val="00056FCD"/>
    <w:rsid w:val="000571E1"/>
    <w:rsid w:val="00057399"/>
    <w:rsid w:val="00057F6C"/>
    <w:rsid w:val="00060269"/>
    <w:rsid w:val="00061E48"/>
    <w:rsid w:val="00061F1A"/>
    <w:rsid w:val="0006232D"/>
    <w:rsid w:val="00062372"/>
    <w:rsid w:val="00062E31"/>
    <w:rsid w:val="00062E92"/>
    <w:rsid w:val="00063074"/>
    <w:rsid w:val="00063993"/>
    <w:rsid w:val="00063C61"/>
    <w:rsid w:val="00064173"/>
    <w:rsid w:val="00064B9A"/>
    <w:rsid w:val="0006519E"/>
    <w:rsid w:val="00065E2F"/>
    <w:rsid w:val="00066D5E"/>
    <w:rsid w:val="00066D97"/>
    <w:rsid w:val="00066E67"/>
    <w:rsid w:val="000676DC"/>
    <w:rsid w:val="000678D9"/>
    <w:rsid w:val="00071403"/>
    <w:rsid w:val="00071A1D"/>
    <w:rsid w:val="00071A82"/>
    <w:rsid w:val="00071C1D"/>
    <w:rsid w:val="00071EE4"/>
    <w:rsid w:val="0007216C"/>
    <w:rsid w:val="00072998"/>
    <w:rsid w:val="000729CA"/>
    <w:rsid w:val="00073024"/>
    <w:rsid w:val="00073ADA"/>
    <w:rsid w:val="00073B2D"/>
    <w:rsid w:val="00073BA4"/>
    <w:rsid w:val="00074317"/>
    <w:rsid w:val="000748B2"/>
    <w:rsid w:val="00074E7F"/>
    <w:rsid w:val="00074EBE"/>
    <w:rsid w:val="000756C8"/>
    <w:rsid w:val="000759D6"/>
    <w:rsid w:val="00075A46"/>
    <w:rsid w:val="00075F81"/>
    <w:rsid w:val="000764AE"/>
    <w:rsid w:val="00077222"/>
    <w:rsid w:val="000773E0"/>
    <w:rsid w:val="000773F9"/>
    <w:rsid w:val="00077ED9"/>
    <w:rsid w:val="00080324"/>
    <w:rsid w:val="00080402"/>
    <w:rsid w:val="000809F7"/>
    <w:rsid w:val="00081620"/>
    <w:rsid w:val="00081767"/>
    <w:rsid w:val="00082264"/>
    <w:rsid w:val="00082ACB"/>
    <w:rsid w:val="00082FF5"/>
    <w:rsid w:val="00083222"/>
    <w:rsid w:val="0008360C"/>
    <w:rsid w:val="0008570A"/>
    <w:rsid w:val="0008574F"/>
    <w:rsid w:val="00085BBB"/>
    <w:rsid w:val="00085C89"/>
    <w:rsid w:val="00086D6B"/>
    <w:rsid w:val="000872B6"/>
    <w:rsid w:val="0008796A"/>
    <w:rsid w:val="00087ADC"/>
    <w:rsid w:val="000908FA"/>
    <w:rsid w:val="000913C9"/>
    <w:rsid w:val="000913E9"/>
    <w:rsid w:val="00091458"/>
    <w:rsid w:val="00091A05"/>
    <w:rsid w:val="00091CD8"/>
    <w:rsid w:val="00093237"/>
    <w:rsid w:val="000934E9"/>
    <w:rsid w:val="000953DF"/>
    <w:rsid w:val="00095426"/>
    <w:rsid w:val="00095627"/>
    <w:rsid w:val="0009568E"/>
    <w:rsid w:val="00095B1A"/>
    <w:rsid w:val="00096BB0"/>
    <w:rsid w:val="00096CEA"/>
    <w:rsid w:val="0009723F"/>
    <w:rsid w:val="000973FE"/>
    <w:rsid w:val="00097BCD"/>
    <w:rsid w:val="000A0921"/>
    <w:rsid w:val="000A0FF9"/>
    <w:rsid w:val="000A1627"/>
    <w:rsid w:val="000A1935"/>
    <w:rsid w:val="000A19E2"/>
    <w:rsid w:val="000A1BE6"/>
    <w:rsid w:val="000A2319"/>
    <w:rsid w:val="000A299C"/>
    <w:rsid w:val="000A2EFB"/>
    <w:rsid w:val="000A3767"/>
    <w:rsid w:val="000A3A3C"/>
    <w:rsid w:val="000A3D48"/>
    <w:rsid w:val="000A42B3"/>
    <w:rsid w:val="000A4779"/>
    <w:rsid w:val="000A4E43"/>
    <w:rsid w:val="000A6FEE"/>
    <w:rsid w:val="000A7E12"/>
    <w:rsid w:val="000B07A6"/>
    <w:rsid w:val="000B128A"/>
    <w:rsid w:val="000B1737"/>
    <w:rsid w:val="000B1EA5"/>
    <w:rsid w:val="000B2103"/>
    <w:rsid w:val="000B28D8"/>
    <w:rsid w:val="000B33AF"/>
    <w:rsid w:val="000B37CD"/>
    <w:rsid w:val="000B394D"/>
    <w:rsid w:val="000B3AAA"/>
    <w:rsid w:val="000B3D39"/>
    <w:rsid w:val="000B3E33"/>
    <w:rsid w:val="000B50C3"/>
    <w:rsid w:val="000B53D7"/>
    <w:rsid w:val="000B55C5"/>
    <w:rsid w:val="000B6174"/>
    <w:rsid w:val="000B6384"/>
    <w:rsid w:val="000B6EEB"/>
    <w:rsid w:val="000B70A3"/>
    <w:rsid w:val="000B7D68"/>
    <w:rsid w:val="000C03E6"/>
    <w:rsid w:val="000C03FB"/>
    <w:rsid w:val="000C0676"/>
    <w:rsid w:val="000C08F1"/>
    <w:rsid w:val="000C1045"/>
    <w:rsid w:val="000C1E29"/>
    <w:rsid w:val="000C22F8"/>
    <w:rsid w:val="000C242D"/>
    <w:rsid w:val="000C2E92"/>
    <w:rsid w:val="000C3C73"/>
    <w:rsid w:val="000C3CC7"/>
    <w:rsid w:val="000C3FA0"/>
    <w:rsid w:val="000C44CE"/>
    <w:rsid w:val="000C5823"/>
    <w:rsid w:val="000C6255"/>
    <w:rsid w:val="000C64B0"/>
    <w:rsid w:val="000C666E"/>
    <w:rsid w:val="000C685D"/>
    <w:rsid w:val="000C72D5"/>
    <w:rsid w:val="000C7986"/>
    <w:rsid w:val="000C7B16"/>
    <w:rsid w:val="000D01FA"/>
    <w:rsid w:val="000D02BA"/>
    <w:rsid w:val="000D033D"/>
    <w:rsid w:val="000D078B"/>
    <w:rsid w:val="000D1174"/>
    <w:rsid w:val="000D1D6C"/>
    <w:rsid w:val="000D23B5"/>
    <w:rsid w:val="000D2416"/>
    <w:rsid w:val="000D3E4F"/>
    <w:rsid w:val="000D47F6"/>
    <w:rsid w:val="000D4838"/>
    <w:rsid w:val="000D53CB"/>
    <w:rsid w:val="000D547F"/>
    <w:rsid w:val="000D59D9"/>
    <w:rsid w:val="000D5F3D"/>
    <w:rsid w:val="000D7633"/>
    <w:rsid w:val="000D7D48"/>
    <w:rsid w:val="000D7DE0"/>
    <w:rsid w:val="000E00D6"/>
    <w:rsid w:val="000E07A6"/>
    <w:rsid w:val="000E1092"/>
    <w:rsid w:val="000E16DE"/>
    <w:rsid w:val="000E22CE"/>
    <w:rsid w:val="000E263E"/>
    <w:rsid w:val="000E269D"/>
    <w:rsid w:val="000E270A"/>
    <w:rsid w:val="000E2A51"/>
    <w:rsid w:val="000E2E93"/>
    <w:rsid w:val="000E3087"/>
    <w:rsid w:val="000E33B7"/>
    <w:rsid w:val="000E49C3"/>
    <w:rsid w:val="000E4AE9"/>
    <w:rsid w:val="000E4B5F"/>
    <w:rsid w:val="000E4E42"/>
    <w:rsid w:val="000E524E"/>
    <w:rsid w:val="000E7A25"/>
    <w:rsid w:val="000E7B36"/>
    <w:rsid w:val="000E7D48"/>
    <w:rsid w:val="000F0088"/>
    <w:rsid w:val="000F0935"/>
    <w:rsid w:val="000F0AA2"/>
    <w:rsid w:val="000F0CFC"/>
    <w:rsid w:val="000F128B"/>
    <w:rsid w:val="000F19B2"/>
    <w:rsid w:val="000F200D"/>
    <w:rsid w:val="000F2C84"/>
    <w:rsid w:val="000F31C7"/>
    <w:rsid w:val="000F3435"/>
    <w:rsid w:val="000F41F0"/>
    <w:rsid w:val="000F43F6"/>
    <w:rsid w:val="000F4CE2"/>
    <w:rsid w:val="000F4EB0"/>
    <w:rsid w:val="000F5314"/>
    <w:rsid w:val="000F573E"/>
    <w:rsid w:val="000F60D9"/>
    <w:rsid w:val="000F64BE"/>
    <w:rsid w:val="000F6F78"/>
    <w:rsid w:val="000F70C2"/>
    <w:rsid w:val="000F79EE"/>
    <w:rsid w:val="001002A4"/>
    <w:rsid w:val="00100A14"/>
    <w:rsid w:val="00101725"/>
    <w:rsid w:val="00101774"/>
    <w:rsid w:val="00101E66"/>
    <w:rsid w:val="001021BF"/>
    <w:rsid w:val="00102284"/>
    <w:rsid w:val="00103012"/>
    <w:rsid w:val="00103DDD"/>
    <w:rsid w:val="00104180"/>
    <w:rsid w:val="00104C9A"/>
    <w:rsid w:val="001051F3"/>
    <w:rsid w:val="001055F7"/>
    <w:rsid w:val="001059D2"/>
    <w:rsid w:val="00105CB5"/>
    <w:rsid w:val="00105D29"/>
    <w:rsid w:val="001065EF"/>
    <w:rsid w:val="00106F69"/>
    <w:rsid w:val="001070FB"/>
    <w:rsid w:val="00107700"/>
    <w:rsid w:val="001100A1"/>
    <w:rsid w:val="001100B5"/>
    <w:rsid w:val="00110664"/>
    <w:rsid w:val="0011078E"/>
    <w:rsid w:val="00110D36"/>
    <w:rsid w:val="001113E2"/>
    <w:rsid w:val="001117B3"/>
    <w:rsid w:val="00111A23"/>
    <w:rsid w:val="00111CCA"/>
    <w:rsid w:val="001120B0"/>
    <w:rsid w:val="00112396"/>
    <w:rsid w:val="001129BA"/>
    <w:rsid w:val="00112D60"/>
    <w:rsid w:val="001133F6"/>
    <w:rsid w:val="0011364D"/>
    <w:rsid w:val="00113890"/>
    <w:rsid w:val="00113D2F"/>
    <w:rsid w:val="00113EE8"/>
    <w:rsid w:val="0011423B"/>
    <w:rsid w:val="00114515"/>
    <w:rsid w:val="0011463D"/>
    <w:rsid w:val="00115303"/>
    <w:rsid w:val="00116C89"/>
    <w:rsid w:val="00116E22"/>
    <w:rsid w:val="00116F8F"/>
    <w:rsid w:val="00117BCB"/>
    <w:rsid w:val="00117CB4"/>
    <w:rsid w:val="00120739"/>
    <w:rsid w:val="001217AF"/>
    <w:rsid w:val="00121E62"/>
    <w:rsid w:val="00121FC8"/>
    <w:rsid w:val="001229C0"/>
    <w:rsid w:val="001229F2"/>
    <w:rsid w:val="00122B60"/>
    <w:rsid w:val="00122CBF"/>
    <w:rsid w:val="00123261"/>
    <w:rsid w:val="00123666"/>
    <w:rsid w:val="00123840"/>
    <w:rsid w:val="001238BD"/>
    <w:rsid w:val="001238C5"/>
    <w:rsid w:val="00123DD8"/>
    <w:rsid w:val="00124094"/>
    <w:rsid w:val="00124C42"/>
    <w:rsid w:val="0012519F"/>
    <w:rsid w:val="001256E2"/>
    <w:rsid w:val="00125B35"/>
    <w:rsid w:val="00126663"/>
    <w:rsid w:val="00126B81"/>
    <w:rsid w:val="00126EB7"/>
    <w:rsid w:val="0012798F"/>
    <w:rsid w:val="00127C24"/>
    <w:rsid w:val="0013080F"/>
    <w:rsid w:val="00130835"/>
    <w:rsid w:val="001308DC"/>
    <w:rsid w:val="001309FF"/>
    <w:rsid w:val="0013119A"/>
    <w:rsid w:val="001313C6"/>
    <w:rsid w:val="00132609"/>
    <w:rsid w:val="00132612"/>
    <w:rsid w:val="00132DB6"/>
    <w:rsid w:val="001336E2"/>
    <w:rsid w:val="00133A25"/>
    <w:rsid w:val="00134223"/>
    <w:rsid w:val="001350F7"/>
    <w:rsid w:val="00135655"/>
    <w:rsid w:val="00135BCE"/>
    <w:rsid w:val="001369F9"/>
    <w:rsid w:val="00136C2A"/>
    <w:rsid w:val="00136DD4"/>
    <w:rsid w:val="00136E78"/>
    <w:rsid w:val="00136F55"/>
    <w:rsid w:val="00137A44"/>
    <w:rsid w:val="00137CE2"/>
    <w:rsid w:val="0014023C"/>
    <w:rsid w:val="001411C6"/>
    <w:rsid w:val="00141767"/>
    <w:rsid w:val="001417F9"/>
    <w:rsid w:val="0014229C"/>
    <w:rsid w:val="001430BC"/>
    <w:rsid w:val="00143ADB"/>
    <w:rsid w:val="00143CAA"/>
    <w:rsid w:val="00143F43"/>
    <w:rsid w:val="001445FF"/>
    <w:rsid w:val="00144E2E"/>
    <w:rsid w:val="00145775"/>
    <w:rsid w:val="00145F99"/>
    <w:rsid w:val="0014624C"/>
    <w:rsid w:val="00146979"/>
    <w:rsid w:val="00147140"/>
    <w:rsid w:val="00147258"/>
    <w:rsid w:val="00147643"/>
    <w:rsid w:val="00147D03"/>
    <w:rsid w:val="0015043A"/>
    <w:rsid w:val="00150AD4"/>
    <w:rsid w:val="00150B5D"/>
    <w:rsid w:val="00150CC0"/>
    <w:rsid w:val="00151465"/>
    <w:rsid w:val="00151B70"/>
    <w:rsid w:val="0015216F"/>
    <w:rsid w:val="001524FF"/>
    <w:rsid w:val="001525B8"/>
    <w:rsid w:val="001530A8"/>
    <w:rsid w:val="00153789"/>
    <w:rsid w:val="00153865"/>
    <w:rsid w:val="00153B3A"/>
    <w:rsid w:val="00153BC5"/>
    <w:rsid w:val="00153EB0"/>
    <w:rsid w:val="001540D9"/>
    <w:rsid w:val="001547E0"/>
    <w:rsid w:val="0015551D"/>
    <w:rsid w:val="00155909"/>
    <w:rsid w:val="00155AF1"/>
    <w:rsid w:val="00156052"/>
    <w:rsid w:val="00156161"/>
    <w:rsid w:val="0015647F"/>
    <w:rsid w:val="001564FB"/>
    <w:rsid w:val="00156579"/>
    <w:rsid w:val="0015691E"/>
    <w:rsid w:val="00157411"/>
    <w:rsid w:val="00157979"/>
    <w:rsid w:val="00157E22"/>
    <w:rsid w:val="00160835"/>
    <w:rsid w:val="00160888"/>
    <w:rsid w:val="00160C7E"/>
    <w:rsid w:val="00160CAD"/>
    <w:rsid w:val="00161C73"/>
    <w:rsid w:val="0016226F"/>
    <w:rsid w:val="001625AB"/>
    <w:rsid w:val="00162857"/>
    <w:rsid w:val="00162B1A"/>
    <w:rsid w:val="00162E34"/>
    <w:rsid w:val="00162F21"/>
    <w:rsid w:val="0016319F"/>
    <w:rsid w:val="00163471"/>
    <w:rsid w:val="00163648"/>
    <w:rsid w:val="0016424C"/>
    <w:rsid w:val="001642BF"/>
    <w:rsid w:val="001654AD"/>
    <w:rsid w:val="0016597B"/>
    <w:rsid w:val="00166F1A"/>
    <w:rsid w:val="001674C0"/>
    <w:rsid w:val="0016799B"/>
    <w:rsid w:val="00167AF7"/>
    <w:rsid w:val="00167CF5"/>
    <w:rsid w:val="001709AD"/>
    <w:rsid w:val="00171195"/>
    <w:rsid w:val="00171819"/>
    <w:rsid w:val="001718AB"/>
    <w:rsid w:val="00171913"/>
    <w:rsid w:val="00172900"/>
    <w:rsid w:val="00172E71"/>
    <w:rsid w:val="00172F1C"/>
    <w:rsid w:val="001733DE"/>
    <w:rsid w:val="0017377F"/>
    <w:rsid w:val="0017382F"/>
    <w:rsid w:val="00173C98"/>
    <w:rsid w:val="00173E24"/>
    <w:rsid w:val="0017415D"/>
    <w:rsid w:val="001753A0"/>
    <w:rsid w:val="00175855"/>
    <w:rsid w:val="001759A6"/>
    <w:rsid w:val="00175AA2"/>
    <w:rsid w:val="0017669D"/>
    <w:rsid w:val="00177931"/>
    <w:rsid w:val="00177B53"/>
    <w:rsid w:val="00177FEB"/>
    <w:rsid w:val="0018044B"/>
    <w:rsid w:val="00180469"/>
    <w:rsid w:val="001809B3"/>
    <w:rsid w:val="00180A17"/>
    <w:rsid w:val="001814A0"/>
    <w:rsid w:val="00181830"/>
    <w:rsid w:val="001818F8"/>
    <w:rsid w:val="001820E7"/>
    <w:rsid w:val="00182201"/>
    <w:rsid w:val="001829D5"/>
    <w:rsid w:val="00182CD3"/>
    <w:rsid w:val="0018300E"/>
    <w:rsid w:val="00183237"/>
    <w:rsid w:val="001833AB"/>
    <w:rsid w:val="001836A3"/>
    <w:rsid w:val="0018377F"/>
    <w:rsid w:val="001849A0"/>
    <w:rsid w:val="00185680"/>
    <w:rsid w:val="00185E79"/>
    <w:rsid w:val="00186086"/>
    <w:rsid w:val="00187356"/>
    <w:rsid w:val="001873A3"/>
    <w:rsid w:val="00187ABB"/>
    <w:rsid w:val="00187DC0"/>
    <w:rsid w:val="001902B1"/>
    <w:rsid w:val="001903C5"/>
    <w:rsid w:val="00190630"/>
    <w:rsid w:val="00190845"/>
    <w:rsid w:val="001909D2"/>
    <w:rsid w:val="00191B04"/>
    <w:rsid w:val="00191BB0"/>
    <w:rsid w:val="00191C06"/>
    <w:rsid w:val="001921F0"/>
    <w:rsid w:val="00192FD8"/>
    <w:rsid w:val="00193355"/>
    <w:rsid w:val="0019446E"/>
    <w:rsid w:val="00194FC0"/>
    <w:rsid w:val="00195024"/>
    <w:rsid w:val="00195912"/>
    <w:rsid w:val="00195C5B"/>
    <w:rsid w:val="0019627A"/>
    <w:rsid w:val="00196375"/>
    <w:rsid w:val="00196BBC"/>
    <w:rsid w:val="00196D8F"/>
    <w:rsid w:val="0019717E"/>
    <w:rsid w:val="00197592"/>
    <w:rsid w:val="001976E7"/>
    <w:rsid w:val="00197B33"/>
    <w:rsid w:val="001A05E9"/>
    <w:rsid w:val="001A0703"/>
    <w:rsid w:val="001A161F"/>
    <w:rsid w:val="001A1752"/>
    <w:rsid w:val="001A189C"/>
    <w:rsid w:val="001A25B0"/>
    <w:rsid w:val="001A2B9B"/>
    <w:rsid w:val="001A2C34"/>
    <w:rsid w:val="001A2D79"/>
    <w:rsid w:val="001A33F4"/>
    <w:rsid w:val="001A37AD"/>
    <w:rsid w:val="001A3850"/>
    <w:rsid w:val="001A3A89"/>
    <w:rsid w:val="001A3A9E"/>
    <w:rsid w:val="001A40A0"/>
    <w:rsid w:val="001A46BF"/>
    <w:rsid w:val="001A47A4"/>
    <w:rsid w:val="001A4BB9"/>
    <w:rsid w:val="001A4BFB"/>
    <w:rsid w:val="001A4C0F"/>
    <w:rsid w:val="001A4F4D"/>
    <w:rsid w:val="001A4F77"/>
    <w:rsid w:val="001A521E"/>
    <w:rsid w:val="001A6773"/>
    <w:rsid w:val="001A6A8C"/>
    <w:rsid w:val="001A73C0"/>
    <w:rsid w:val="001B00ED"/>
    <w:rsid w:val="001B0C66"/>
    <w:rsid w:val="001B0E08"/>
    <w:rsid w:val="001B0F6A"/>
    <w:rsid w:val="001B18ED"/>
    <w:rsid w:val="001B1BC3"/>
    <w:rsid w:val="001B1EC9"/>
    <w:rsid w:val="001B1FBF"/>
    <w:rsid w:val="001B1FE1"/>
    <w:rsid w:val="001B2599"/>
    <w:rsid w:val="001B2F63"/>
    <w:rsid w:val="001B33B1"/>
    <w:rsid w:val="001B35D4"/>
    <w:rsid w:val="001B39DE"/>
    <w:rsid w:val="001B3AF2"/>
    <w:rsid w:val="001B4AAC"/>
    <w:rsid w:val="001B5BF2"/>
    <w:rsid w:val="001B62EA"/>
    <w:rsid w:val="001B69CB"/>
    <w:rsid w:val="001B7C48"/>
    <w:rsid w:val="001C010B"/>
    <w:rsid w:val="001C32B2"/>
    <w:rsid w:val="001C3B06"/>
    <w:rsid w:val="001C3DE8"/>
    <w:rsid w:val="001C4841"/>
    <w:rsid w:val="001C49EC"/>
    <w:rsid w:val="001C57F2"/>
    <w:rsid w:val="001C5877"/>
    <w:rsid w:val="001C66B8"/>
    <w:rsid w:val="001C6D4B"/>
    <w:rsid w:val="001C6F42"/>
    <w:rsid w:val="001C796D"/>
    <w:rsid w:val="001C7E33"/>
    <w:rsid w:val="001D0027"/>
    <w:rsid w:val="001D01EE"/>
    <w:rsid w:val="001D0292"/>
    <w:rsid w:val="001D0CA0"/>
    <w:rsid w:val="001D1200"/>
    <w:rsid w:val="001D1461"/>
    <w:rsid w:val="001D165E"/>
    <w:rsid w:val="001D1934"/>
    <w:rsid w:val="001D1C1F"/>
    <w:rsid w:val="001D20D3"/>
    <w:rsid w:val="001D2101"/>
    <w:rsid w:val="001D29A1"/>
    <w:rsid w:val="001D2FF9"/>
    <w:rsid w:val="001D32DA"/>
    <w:rsid w:val="001D32FE"/>
    <w:rsid w:val="001D3415"/>
    <w:rsid w:val="001D39D9"/>
    <w:rsid w:val="001D3CCA"/>
    <w:rsid w:val="001D462A"/>
    <w:rsid w:val="001D4661"/>
    <w:rsid w:val="001D4E2B"/>
    <w:rsid w:val="001D4FFF"/>
    <w:rsid w:val="001D5216"/>
    <w:rsid w:val="001D593F"/>
    <w:rsid w:val="001D5A9D"/>
    <w:rsid w:val="001D63D3"/>
    <w:rsid w:val="001D674B"/>
    <w:rsid w:val="001D70AC"/>
    <w:rsid w:val="001D7F74"/>
    <w:rsid w:val="001E050D"/>
    <w:rsid w:val="001E0BE5"/>
    <w:rsid w:val="001E140E"/>
    <w:rsid w:val="001E2320"/>
    <w:rsid w:val="001E2457"/>
    <w:rsid w:val="001E292F"/>
    <w:rsid w:val="001E2C0A"/>
    <w:rsid w:val="001E3C57"/>
    <w:rsid w:val="001E45BD"/>
    <w:rsid w:val="001E4CDD"/>
    <w:rsid w:val="001E5BE5"/>
    <w:rsid w:val="001E5F86"/>
    <w:rsid w:val="001E5FE1"/>
    <w:rsid w:val="001E6222"/>
    <w:rsid w:val="001E6464"/>
    <w:rsid w:val="001E76E3"/>
    <w:rsid w:val="001E780B"/>
    <w:rsid w:val="001E7861"/>
    <w:rsid w:val="001E7EF1"/>
    <w:rsid w:val="001F00B0"/>
    <w:rsid w:val="001F04A0"/>
    <w:rsid w:val="001F0ABC"/>
    <w:rsid w:val="001F0BAF"/>
    <w:rsid w:val="001F0CB4"/>
    <w:rsid w:val="001F163C"/>
    <w:rsid w:val="001F1712"/>
    <w:rsid w:val="001F17C4"/>
    <w:rsid w:val="001F19ED"/>
    <w:rsid w:val="001F29FA"/>
    <w:rsid w:val="001F2E63"/>
    <w:rsid w:val="001F3142"/>
    <w:rsid w:val="001F3732"/>
    <w:rsid w:val="001F3898"/>
    <w:rsid w:val="001F3B07"/>
    <w:rsid w:val="001F43E5"/>
    <w:rsid w:val="001F455A"/>
    <w:rsid w:val="001F4639"/>
    <w:rsid w:val="001F5011"/>
    <w:rsid w:val="001F5139"/>
    <w:rsid w:val="001F5B57"/>
    <w:rsid w:val="001F5BD6"/>
    <w:rsid w:val="001F633B"/>
    <w:rsid w:val="001F6625"/>
    <w:rsid w:val="001F6C20"/>
    <w:rsid w:val="001F6F4A"/>
    <w:rsid w:val="001F736A"/>
    <w:rsid w:val="001F7686"/>
    <w:rsid w:val="002001DE"/>
    <w:rsid w:val="002003BB"/>
    <w:rsid w:val="0020044E"/>
    <w:rsid w:val="00200696"/>
    <w:rsid w:val="00200A42"/>
    <w:rsid w:val="002013BA"/>
    <w:rsid w:val="00201630"/>
    <w:rsid w:val="002018EE"/>
    <w:rsid w:val="0020191E"/>
    <w:rsid w:val="00201B2C"/>
    <w:rsid w:val="00201B44"/>
    <w:rsid w:val="00201B7A"/>
    <w:rsid w:val="00201C7E"/>
    <w:rsid w:val="002034F6"/>
    <w:rsid w:val="0020409A"/>
    <w:rsid w:val="002042A6"/>
    <w:rsid w:val="0020445E"/>
    <w:rsid w:val="00204514"/>
    <w:rsid w:val="00204B80"/>
    <w:rsid w:val="00204BD5"/>
    <w:rsid w:val="00205184"/>
    <w:rsid w:val="002061B5"/>
    <w:rsid w:val="0020655F"/>
    <w:rsid w:val="002065BE"/>
    <w:rsid w:val="00206763"/>
    <w:rsid w:val="00206A97"/>
    <w:rsid w:val="00206AE0"/>
    <w:rsid w:val="00206C6E"/>
    <w:rsid w:val="00207C78"/>
    <w:rsid w:val="002103F2"/>
    <w:rsid w:val="0021047C"/>
    <w:rsid w:val="00210FF0"/>
    <w:rsid w:val="002111A1"/>
    <w:rsid w:val="002117C5"/>
    <w:rsid w:val="00211E08"/>
    <w:rsid w:val="00212248"/>
    <w:rsid w:val="00212AAE"/>
    <w:rsid w:val="00212B1E"/>
    <w:rsid w:val="00213299"/>
    <w:rsid w:val="002134AE"/>
    <w:rsid w:val="002136E7"/>
    <w:rsid w:val="002137DA"/>
    <w:rsid w:val="00213D1D"/>
    <w:rsid w:val="00213EE1"/>
    <w:rsid w:val="002145AE"/>
    <w:rsid w:val="00214696"/>
    <w:rsid w:val="00214CDF"/>
    <w:rsid w:val="00214F0D"/>
    <w:rsid w:val="00215015"/>
    <w:rsid w:val="002154B6"/>
    <w:rsid w:val="0021577E"/>
    <w:rsid w:val="002160D6"/>
    <w:rsid w:val="00216377"/>
    <w:rsid w:val="00216809"/>
    <w:rsid w:val="00216CF1"/>
    <w:rsid w:val="00217353"/>
    <w:rsid w:val="00217769"/>
    <w:rsid w:val="00220DB8"/>
    <w:rsid w:val="002215AA"/>
    <w:rsid w:val="0022171F"/>
    <w:rsid w:val="00221E4A"/>
    <w:rsid w:val="00222030"/>
    <w:rsid w:val="00222401"/>
    <w:rsid w:val="002228B4"/>
    <w:rsid w:val="00223020"/>
    <w:rsid w:val="00223043"/>
    <w:rsid w:val="002231FB"/>
    <w:rsid w:val="002238B6"/>
    <w:rsid w:val="00223EC7"/>
    <w:rsid w:val="00224C19"/>
    <w:rsid w:val="002256B8"/>
    <w:rsid w:val="0022598C"/>
    <w:rsid w:val="00226B97"/>
    <w:rsid w:val="00226E40"/>
    <w:rsid w:val="00227403"/>
    <w:rsid w:val="00227AEB"/>
    <w:rsid w:val="00227FFA"/>
    <w:rsid w:val="00230009"/>
    <w:rsid w:val="002301A0"/>
    <w:rsid w:val="0023064C"/>
    <w:rsid w:val="00231207"/>
    <w:rsid w:val="002312B3"/>
    <w:rsid w:val="00231306"/>
    <w:rsid w:val="002319C3"/>
    <w:rsid w:val="002330B1"/>
    <w:rsid w:val="0023327E"/>
    <w:rsid w:val="0023378E"/>
    <w:rsid w:val="00233DBA"/>
    <w:rsid w:val="00234228"/>
    <w:rsid w:val="002349B0"/>
    <w:rsid w:val="00235ACE"/>
    <w:rsid w:val="00235EB5"/>
    <w:rsid w:val="00236557"/>
    <w:rsid w:val="0023692B"/>
    <w:rsid w:val="00236A0B"/>
    <w:rsid w:val="0023799A"/>
    <w:rsid w:val="002408EF"/>
    <w:rsid w:val="00240F1F"/>
    <w:rsid w:val="002419F1"/>
    <w:rsid w:val="00241AD8"/>
    <w:rsid w:val="00241D66"/>
    <w:rsid w:val="00241D80"/>
    <w:rsid w:val="00242184"/>
    <w:rsid w:val="002426F4"/>
    <w:rsid w:val="0024307E"/>
    <w:rsid w:val="002431AE"/>
    <w:rsid w:val="002432C1"/>
    <w:rsid w:val="0024373D"/>
    <w:rsid w:val="00243AA9"/>
    <w:rsid w:val="00243DC8"/>
    <w:rsid w:val="00244DBE"/>
    <w:rsid w:val="002451BC"/>
    <w:rsid w:val="0024575D"/>
    <w:rsid w:val="00245B97"/>
    <w:rsid w:val="0024663A"/>
    <w:rsid w:val="002469F5"/>
    <w:rsid w:val="0024747A"/>
    <w:rsid w:val="002504FE"/>
    <w:rsid w:val="00250560"/>
    <w:rsid w:val="00250EF0"/>
    <w:rsid w:val="002511B3"/>
    <w:rsid w:val="00251294"/>
    <w:rsid w:val="00251C13"/>
    <w:rsid w:val="00251C7D"/>
    <w:rsid w:val="002534C3"/>
    <w:rsid w:val="002538D3"/>
    <w:rsid w:val="00254410"/>
    <w:rsid w:val="00254536"/>
    <w:rsid w:val="00254896"/>
    <w:rsid w:val="00254D32"/>
    <w:rsid w:val="00254FC9"/>
    <w:rsid w:val="002558FF"/>
    <w:rsid w:val="00255B4D"/>
    <w:rsid w:val="002563D5"/>
    <w:rsid w:val="0025722A"/>
    <w:rsid w:val="00257966"/>
    <w:rsid w:val="00257E31"/>
    <w:rsid w:val="00257EBA"/>
    <w:rsid w:val="00260A5D"/>
    <w:rsid w:val="00260ED2"/>
    <w:rsid w:val="002612C1"/>
    <w:rsid w:val="00261677"/>
    <w:rsid w:val="002616AF"/>
    <w:rsid w:val="0026171F"/>
    <w:rsid w:val="00261837"/>
    <w:rsid w:val="0026197C"/>
    <w:rsid w:val="00262317"/>
    <w:rsid w:val="00262396"/>
    <w:rsid w:val="00262496"/>
    <w:rsid w:val="00262F0B"/>
    <w:rsid w:val="00262FC3"/>
    <w:rsid w:val="00262FE7"/>
    <w:rsid w:val="0026381F"/>
    <w:rsid w:val="00263DEA"/>
    <w:rsid w:val="00264151"/>
    <w:rsid w:val="00264BEE"/>
    <w:rsid w:val="0026537D"/>
    <w:rsid w:val="00265A5A"/>
    <w:rsid w:val="00265B94"/>
    <w:rsid w:val="00265D90"/>
    <w:rsid w:val="00266069"/>
    <w:rsid w:val="0026626C"/>
    <w:rsid w:val="002662E2"/>
    <w:rsid w:val="00266416"/>
    <w:rsid w:val="0026726E"/>
    <w:rsid w:val="002678D0"/>
    <w:rsid w:val="00270268"/>
    <w:rsid w:val="00271514"/>
    <w:rsid w:val="002719DA"/>
    <w:rsid w:val="00271A91"/>
    <w:rsid w:val="002720DA"/>
    <w:rsid w:val="00272540"/>
    <w:rsid w:val="0027264C"/>
    <w:rsid w:val="00272758"/>
    <w:rsid w:val="002732E8"/>
    <w:rsid w:val="00273310"/>
    <w:rsid w:val="0027396F"/>
    <w:rsid w:val="00274FF0"/>
    <w:rsid w:val="00275662"/>
    <w:rsid w:val="0027629A"/>
    <w:rsid w:val="002762A5"/>
    <w:rsid w:val="00276F70"/>
    <w:rsid w:val="00277225"/>
    <w:rsid w:val="002775BC"/>
    <w:rsid w:val="00277AAF"/>
    <w:rsid w:val="00277AD1"/>
    <w:rsid w:val="00277C0A"/>
    <w:rsid w:val="00277CE4"/>
    <w:rsid w:val="00280241"/>
    <w:rsid w:val="002802D4"/>
    <w:rsid w:val="00280774"/>
    <w:rsid w:val="00280B04"/>
    <w:rsid w:val="00280BDD"/>
    <w:rsid w:val="00281079"/>
    <w:rsid w:val="002810CD"/>
    <w:rsid w:val="002811E2"/>
    <w:rsid w:val="002812A6"/>
    <w:rsid w:val="002812E2"/>
    <w:rsid w:val="00281764"/>
    <w:rsid w:val="00281BFB"/>
    <w:rsid w:val="00282D4C"/>
    <w:rsid w:val="002833A3"/>
    <w:rsid w:val="00283D66"/>
    <w:rsid w:val="0028411E"/>
    <w:rsid w:val="00284346"/>
    <w:rsid w:val="0028484D"/>
    <w:rsid w:val="00284CD4"/>
    <w:rsid w:val="00286046"/>
    <w:rsid w:val="00287CF4"/>
    <w:rsid w:val="0029011D"/>
    <w:rsid w:val="0029093F"/>
    <w:rsid w:val="002915F3"/>
    <w:rsid w:val="00293516"/>
    <w:rsid w:val="00293576"/>
    <w:rsid w:val="0029369A"/>
    <w:rsid w:val="00293BCD"/>
    <w:rsid w:val="00293C0F"/>
    <w:rsid w:val="002941AD"/>
    <w:rsid w:val="00294CC9"/>
    <w:rsid w:val="00294CE9"/>
    <w:rsid w:val="0029521A"/>
    <w:rsid w:val="002952F1"/>
    <w:rsid w:val="0029546D"/>
    <w:rsid w:val="00295492"/>
    <w:rsid w:val="002955F8"/>
    <w:rsid w:val="00295C21"/>
    <w:rsid w:val="00296043"/>
    <w:rsid w:val="00296283"/>
    <w:rsid w:val="00296F4A"/>
    <w:rsid w:val="00297526"/>
    <w:rsid w:val="002A134B"/>
    <w:rsid w:val="002A15EC"/>
    <w:rsid w:val="002A1A3C"/>
    <w:rsid w:val="002A1B06"/>
    <w:rsid w:val="002A28C3"/>
    <w:rsid w:val="002A2FE8"/>
    <w:rsid w:val="002A31A9"/>
    <w:rsid w:val="002A43B2"/>
    <w:rsid w:val="002A4550"/>
    <w:rsid w:val="002A460E"/>
    <w:rsid w:val="002A4D47"/>
    <w:rsid w:val="002A64A4"/>
    <w:rsid w:val="002A6E7E"/>
    <w:rsid w:val="002A763F"/>
    <w:rsid w:val="002A765A"/>
    <w:rsid w:val="002A7EC1"/>
    <w:rsid w:val="002B06B7"/>
    <w:rsid w:val="002B175E"/>
    <w:rsid w:val="002B1898"/>
    <w:rsid w:val="002B1CA5"/>
    <w:rsid w:val="002B1DCA"/>
    <w:rsid w:val="002B1FDD"/>
    <w:rsid w:val="002B2377"/>
    <w:rsid w:val="002B2B00"/>
    <w:rsid w:val="002B2CB2"/>
    <w:rsid w:val="002B3252"/>
    <w:rsid w:val="002B3466"/>
    <w:rsid w:val="002B357D"/>
    <w:rsid w:val="002B4628"/>
    <w:rsid w:val="002B4BB1"/>
    <w:rsid w:val="002B5103"/>
    <w:rsid w:val="002B5175"/>
    <w:rsid w:val="002B5A04"/>
    <w:rsid w:val="002B6744"/>
    <w:rsid w:val="002B67B8"/>
    <w:rsid w:val="002B6AB3"/>
    <w:rsid w:val="002B6BC1"/>
    <w:rsid w:val="002B7201"/>
    <w:rsid w:val="002B78A0"/>
    <w:rsid w:val="002C1650"/>
    <w:rsid w:val="002C1702"/>
    <w:rsid w:val="002C1AF7"/>
    <w:rsid w:val="002C1E8D"/>
    <w:rsid w:val="002C1F54"/>
    <w:rsid w:val="002C32FD"/>
    <w:rsid w:val="002C3421"/>
    <w:rsid w:val="002C4356"/>
    <w:rsid w:val="002C46ED"/>
    <w:rsid w:val="002C47AA"/>
    <w:rsid w:val="002C5207"/>
    <w:rsid w:val="002C544F"/>
    <w:rsid w:val="002C548F"/>
    <w:rsid w:val="002C6605"/>
    <w:rsid w:val="002C74EE"/>
    <w:rsid w:val="002D0C28"/>
    <w:rsid w:val="002D0F14"/>
    <w:rsid w:val="002D0FE8"/>
    <w:rsid w:val="002D14DC"/>
    <w:rsid w:val="002D21C7"/>
    <w:rsid w:val="002D2D19"/>
    <w:rsid w:val="002D3539"/>
    <w:rsid w:val="002D3CD8"/>
    <w:rsid w:val="002D3EA2"/>
    <w:rsid w:val="002D3EBE"/>
    <w:rsid w:val="002D45CA"/>
    <w:rsid w:val="002D460E"/>
    <w:rsid w:val="002D50CA"/>
    <w:rsid w:val="002D58A4"/>
    <w:rsid w:val="002D5DE3"/>
    <w:rsid w:val="002D64B5"/>
    <w:rsid w:val="002D65CA"/>
    <w:rsid w:val="002D6754"/>
    <w:rsid w:val="002D6900"/>
    <w:rsid w:val="002D6BB2"/>
    <w:rsid w:val="002D6CC7"/>
    <w:rsid w:val="002D7473"/>
    <w:rsid w:val="002D7588"/>
    <w:rsid w:val="002D77E0"/>
    <w:rsid w:val="002D7A2F"/>
    <w:rsid w:val="002D7A35"/>
    <w:rsid w:val="002D7CDF"/>
    <w:rsid w:val="002E0367"/>
    <w:rsid w:val="002E03ED"/>
    <w:rsid w:val="002E0AD2"/>
    <w:rsid w:val="002E0D14"/>
    <w:rsid w:val="002E1177"/>
    <w:rsid w:val="002E1371"/>
    <w:rsid w:val="002E1759"/>
    <w:rsid w:val="002E1818"/>
    <w:rsid w:val="002E2321"/>
    <w:rsid w:val="002E276C"/>
    <w:rsid w:val="002E2FBE"/>
    <w:rsid w:val="002E2FCC"/>
    <w:rsid w:val="002E46E6"/>
    <w:rsid w:val="002E4973"/>
    <w:rsid w:val="002E4AE9"/>
    <w:rsid w:val="002E4D51"/>
    <w:rsid w:val="002E4EA8"/>
    <w:rsid w:val="002E62EA"/>
    <w:rsid w:val="002E6E55"/>
    <w:rsid w:val="002E7C7C"/>
    <w:rsid w:val="002E7E9E"/>
    <w:rsid w:val="002F02D5"/>
    <w:rsid w:val="002F1024"/>
    <w:rsid w:val="002F1C28"/>
    <w:rsid w:val="002F1E62"/>
    <w:rsid w:val="002F329F"/>
    <w:rsid w:val="002F3F6A"/>
    <w:rsid w:val="002F429C"/>
    <w:rsid w:val="002F543C"/>
    <w:rsid w:val="002F57F1"/>
    <w:rsid w:val="002F59F1"/>
    <w:rsid w:val="002F5B61"/>
    <w:rsid w:val="002F657D"/>
    <w:rsid w:val="002F6682"/>
    <w:rsid w:val="002F6BA8"/>
    <w:rsid w:val="002F6DCD"/>
    <w:rsid w:val="002F757E"/>
    <w:rsid w:val="002F7A96"/>
    <w:rsid w:val="002F7EA6"/>
    <w:rsid w:val="002F7F3C"/>
    <w:rsid w:val="003000D6"/>
    <w:rsid w:val="00300521"/>
    <w:rsid w:val="00300ADF"/>
    <w:rsid w:val="00301EA2"/>
    <w:rsid w:val="00302719"/>
    <w:rsid w:val="003028E3"/>
    <w:rsid w:val="00302FC6"/>
    <w:rsid w:val="00303694"/>
    <w:rsid w:val="00303A71"/>
    <w:rsid w:val="00303B26"/>
    <w:rsid w:val="00303CA9"/>
    <w:rsid w:val="003042A7"/>
    <w:rsid w:val="00304341"/>
    <w:rsid w:val="003044F7"/>
    <w:rsid w:val="0030452C"/>
    <w:rsid w:val="003045FF"/>
    <w:rsid w:val="00304E99"/>
    <w:rsid w:val="003058C4"/>
    <w:rsid w:val="00305A48"/>
    <w:rsid w:val="00305ECA"/>
    <w:rsid w:val="00306653"/>
    <w:rsid w:val="003068BD"/>
    <w:rsid w:val="00306FF2"/>
    <w:rsid w:val="003124D7"/>
    <w:rsid w:val="003126F7"/>
    <w:rsid w:val="00312A78"/>
    <w:rsid w:val="0031499B"/>
    <w:rsid w:val="00314EFE"/>
    <w:rsid w:val="00315923"/>
    <w:rsid w:val="00315D98"/>
    <w:rsid w:val="00315F52"/>
    <w:rsid w:val="00315FC8"/>
    <w:rsid w:val="0031787A"/>
    <w:rsid w:val="003179D4"/>
    <w:rsid w:val="00317EA5"/>
    <w:rsid w:val="00317F37"/>
    <w:rsid w:val="0032048F"/>
    <w:rsid w:val="003205FE"/>
    <w:rsid w:val="00320B43"/>
    <w:rsid w:val="00320D6F"/>
    <w:rsid w:val="003210C1"/>
    <w:rsid w:val="0032114D"/>
    <w:rsid w:val="00321B5C"/>
    <w:rsid w:val="00321FCA"/>
    <w:rsid w:val="00322338"/>
    <w:rsid w:val="00322C88"/>
    <w:rsid w:val="0032322C"/>
    <w:rsid w:val="00323964"/>
    <w:rsid w:val="00323C2C"/>
    <w:rsid w:val="00323FC8"/>
    <w:rsid w:val="00323FF3"/>
    <w:rsid w:val="0032462E"/>
    <w:rsid w:val="00324769"/>
    <w:rsid w:val="003271F9"/>
    <w:rsid w:val="003272E6"/>
    <w:rsid w:val="00327948"/>
    <w:rsid w:val="003279DD"/>
    <w:rsid w:val="00327D6B"/>
    <w:rsid w:val="00327E69"/>
    <w:rsid w:val="003303EC"/>
    <w:rsid w:val="00330798"/>
    <w:rsid w:val="00330F8F"/>
    <w:rsid w:val="003311EB"/>
    <w:rsid w:val="003349A3"/>
    <w:rsid w:val="00334DC2"/>
    <w:rsid w:val="00334EDD"/>
    <w:rsid w:val="0033588A"/>
    <w:rsid w:val="0033646E"/>
    <w:rsid w:val="003364CD"/>
    <w:rsid w:val="00336A75"/>
    <w:rsid w:val="00337055"/>
    <w:rsid w:val="0033724F"/>
    <w:rsid w:val="0034058A"/>
    <w:rsid w:val="00340BA4"/>
    <w:rsid w:val="003429F7"/>
    <w:rsid w:val="00342C3F"/>
    <w:rsid w:val="00342DF5"/>
    <w:rsid w:val="003465DE"/>
    <w:rsid w:val="00346BF7"/>
    <w:rsid w:val="00346D73"/>
    <w:rsid w:val="0034736B"/>
    <w:rsid w:val="003474B3"/>
    <w:rsid w:val="00347580"/>
    <w:rsid w:val="00350215"/>
    <w:rsid w:val="00350279"/>
    <w:rsid w:val="00350283"/>
    <w:rsid w:val="0035040C"/>
    <w:rsid w:val="00350773"/>
    <w:rsid w:val="00350786"/>
    <w:rsid w:val="00350CE6"/>
    <w:rsid w:val="00351602"/>
    <w:rsid w:val="003522B6"/>
    <w:rsid w:val="003525AF"/>
    <w:rsid w:val="0035281B"/>
    <w:rsid w:val="00352847"/>
    <w:rsid w:val="00352DAA"/>
    <w:rsid w:val="003536CD"/>
    <w:rsid w:val="00353CD5"/>
    <w:rsid w:val="00353CF5"/>
    <w:rsid w:val="003542B9"/>
    <w:rsid w:val="00354BA2"/>
    <w:rsid w:val="00354C1E"/>
    <w:rsid w:val="0035518D"/>
    <w:rsid w:val="00355461"/>
    <w:rsid w:val="00355504"/>
    <w:rsid w:val="00355689"/>
    <w:rsid w:val="00355F79"/>
    <w:rsid w:val="00356235"/>
    <w:rsid w:val="0035633A"/>
    <w:rsid w:val="00356419"/>
    <w:rsid w:val="00356BC0"/>
    <w:rsid w:val="00356CCF"/>
    <w:rsid w:val="003571CD"/>
    <w:rsid w:val="003576CA"/>
    <w:rsid w:val="00357A42"/>
    <w:rsid w:val="00357E97"/>
    <w:rsid w:val="00360BA1"/>
    <w:rsid w:val="00361A1F"/>
    <w:rsid w:val="00362480"/>
    <w:rsid w:val="00362A74"/>
    <w:rsid w:val="00363A8E"/>
    <w:rsid w:val="003641B2"/>
    <w:rsid w:val="003642F2"/>
    <w:rsid w:val="003645F9"/>
    <w:rsid w:val="00364D48"/>
    <w:rsid w:val="00365189"/>
    <w:rsid w:val="003654B3"/>
    <w:rsid w:val="003656D7"/>
    <w:rsid w:val="0036646F"/>
    <w:rsid w:val="00366930"/>
    <w:rsid w:val="00367947"/>
    <w:rsid w:val="00367C82"/>
    <w:rsid w:val="00370B35"/>
    <w:rsid w:val="00371508"/>
    <w:rsid w:val="00371AD2"/>
    <w:rsid w:val="00371B1C"/>
    <w:rsid w:val="00371F4C"/>
    <w:rsid w:val="00372094"/>
    <w:rsid w:val="003725C1"/>
    <w:rsid w:val="00372EA6"/>
    <w:rsid w:val="00372F33"/>
    <w:rsid w:val="00373EC1"/>
    <w:rsid w:val="0037422B"/>
    <w:rsid w:val="00374700"/>
    <w:rsid w:val="003747EC"/>
    <w:rsid w:val="00374C13"/>
    <w:rsid w:val="00375595"/>
    <w:rsid w:val="00375614"/>
    <w:rsid w:val="0037598C"/>
    <w:rsid w:val="00375BF8"/>
    <w:rsid w:val="00375D64"/>
    <w:rsid w:val="0037682C"/>
    <w:rsid w:val="003779E2"/>
    <w:rsid w:val="00377D9B"/>
    <w:rsid w:val="0038013C"/>
    <w:rsid w:val="003801EF"/>
    <w:rsid w:val="003804F3"/>
    <w:rsid w:val="0038069F"/>
    <w:rsid w:val="00380C03"/>
    <w:rsid w:val="00380EC7"/>
    <w:rsid w:val="00380FC6"/>
    <w:rsid w:val="003810B2"/>
    <w:rsid w:val="0038166B"/>
    <w:rsid w:val="003826CA"/>
    <w:rsid w:val="00382710"/>
    <w:rsid w:val="00382893"/>
    <w:rsid w:val="00382B93"/>
    <w:rsid w:val="003833C7"/>
    <w:rsid w:val="00383632"/>
    <w:rsid w:val="003839CD"/>
    <w:rsid w:val="00383BF5"/>
    <w:rsid w:val="00383C6B"/>
    <w:rsid w:val="00384149"/>
    <w:rsid w:val="00384291"/>
    <w:rsid w:val="00384D43"/>
    <w:rsid w:val="003850F9"/>
    <w:rsid w:val="00385207"/>
    <w:rsid w:val="0038558E"/>
    <w:rsid w:val="003856D8"/>
    <w:rsid w:val="0038572E"/>
    <w:rsid w:val="00385903"/>
    <w:rsid w:val="00385A6D"/>
    <w:rsid w:val="00385ACE"/>
    <w:rsid w:val="003861A8"/>
    <w:rsid w:val="0038692D"/>
    <w:rsid w:val="00387671"/>
    <w:rsid w:val="0038797A"/>
    <w:rsid w:val="00387A80"/>
    <w:rsid w:val="00387EF2"/>
    <w:rsid w:val="003900CD"/>
    <w:rsid w:val="003905B1"/>
    <w:rsid w:val="00390650"/>
    <w:rsid w:val="00390749"/>
    <w:rsid w:val="00390C02"/>
    <w:rsid w:val="003914CC"/>
    <w:rsid w:val="00391525"/>
    <w:rsid w:val="003919C4"/>
    <w:rsid w:val="00391A37"/>
    <w:rsid w:val="00391D88"/>
    <w:rsid w:val="00391E41"/>
    <w:rsid w:val="003921C6"/>
    <w:rsid w:val="003927C9"/>
    <w:rsid w:val="00393668"/>
    <w:rsid w:val="00393762"/>
    <w:rsid w:val="00393FAB"/>
    <w:rsid w:val="003952A8"/>
    <w:rsid w:val="0039615E"/>
    <w:rsid w:val="003966B8"/>
    <w:rsid w:val="00397048"/>
    <w:rsid w:val="003978DD"/>
    <w:rsid w:val="00397B8D"/>
    <w:rsid w:val="00397BCD"/>
    <w:rsid w:val="003A0310"/>
    <w:rsid w:val="003A05E4"/>
    <w:rsid w:val="003A0697"/>
    <w:rsid w:val="003A0C7D"/>
    <w:rsid w:val="003A26AB"/>
    <w:rsid w:val="003A2EC7"/>
    <w:rsid w:val="003A300A"/>
    <w:rsid w:val="003A315B"/>
    <w:rsid w:val="003A342C"/>
    <w:rsid w:val="003A39F0"/>
    <w:rsid w:val="003A3A4A"/>
    <w:rsid w:val="003A3A52"/>
    <w:rsid w:val="003A4872"/>
    <w:rsid w:val="003A50B0"/>
    <w:rsid w:val="003A5283"/>
    <w:rsid w:val="003A53C5"/>
    <w:rsid w:val="003A637C"/>
    <w:rsid w:val="003A6DF8"/>
    <w:rsid w:val="003A6F49"/>
    <w:rsid w:val="003A7279"/>
    <w:rsid w:val="003A7A21"/>
    <w:rsid w:val="003A7DF7"/>
    <w:rsid w:val="003B00BA"/>
    <w:rsid w:val="003B04EA"/>
    <w:rsid w:val="003B0B8B"/>
    <w:rsid w:val="003B219C"/>
    <w:rsid w:val="003B26F2"/>
    <w:rsid w:val="003B2D2B"/>
    <w:rsid w:val="003B3C2B"/>
    <w:rsid w:val="003B4D03"/>
    <w:rsid w:val="003B67FD"/>
    <w:rsid w:val="003B75F6"/>
    <w:rsid w:val="003B7B4F"/>
    <w:rsid w:val="003B7BD3"/>
    <w:rsid w:val="003B7FAE"/>
    <w:rsid w:val="003C0FDF"/>
    <w:rsid w:val="003C10FC"/>
    <w:rsid w:val="003C1803"/>
    <w:rsid w:val="003C1C6B"/>
    <w:rsid w:val="003C22D6"/>
    <w:rsid w:val="003C2581"/>
    <w:rsid w:val="003C2786"/>
    <w:rsid w:val="003C2CAE"/>
    <w:rsid w:val="003C3034"/>
    <w:rsid w:val="003C429E"/>
    <w:rsid w:val="003C4A02"/>
    <w:rsid w:val="003C5545"/>
    <w:rsid w:val="003C565C"/>
    <w:rsid w:val="003C600E"/>
    <w:rsid w:val="003C6339"/>
    <w:rsid w:val="003C6412"/>
    <w:rsid w:val="003C77F2"/>
    <w:rsid w:val="003C782F"/>
    <w:rsid w:val="003C7A83"/>
    <w:rsid w:val="003C7ADA"/>
    <w:rsid w:val="003C7C08"/>
    <w:rsid w:val="003D0BA2"/>
    <w:rsid w:val="003D0E72"/>
    <w:rsid w:val="003D0EE5"/>
    <w:rsid w:val="003D1164"/>
    <w:rsid w:val="003D19B2"/>
    <w:rsid w:val="003D1FF5"/>
    <w:rsid w:val="003D262D"/>
    <w:rsid w:val="003D2692"/>
    <w:rsid w:val="003D303C"/>
    <w:rsid w:val="003D37E8"/>
    <w:rsid w:val="003D3A3B"/>
    <w:rsid w:val="003D3BBE"/>
    <w:rsid w:val="003D48AC"/>
    <w:rsid w:val="003D4930"/>
    <w:rsid w:val="003D4BBA"/>
    <w:rsid w:val="003D4E66"/>
    <w:rsid w:val="003D5141"/>
    <w:rsid w:val="003D5A90"/>
    <w:rsid w:val="003D64A7"/>
    <w:rsid w:val="003D6BF1"/>
    <w:rsid w:val="003D7034"/>
    <w:rsid w:val="003E0506"/>
    <w:rsid w:val="003E05A9"/>
    <w:rsid w:val="003E0658"/>
    <w:rsid w:val="003E0C15"/>
    <w:rsid w:val="003E0F07"/>
    <w:rsid w:val="003E0FAC"/>
    <w:rsid w:val="003E0FDA"/>
    <w:rsid w:val="003E1326"/>
    <w:rsid w:val="003E1E87"/>
    <w:rsid w:val="003E2124"/>
    <w:rsid w:val="003E2167"/>
    <w:rsid w:val="003E229E"/>
    <w:rsid w:val="003E22DA"/>
    <w:rsid w:val="003E2BF9"/>
    <w:rsid w:val="003E2D7E"/>
    <w:rsid w:val="003E2F94"/>
    <w:rsid w:val="003E35C8"/>
    <w:rsid w:val="003E3B04"/>
    <w:rsid w:val="003E3BD7"/>
    <w:rsid w:val="003E3EA0"/>
    <w:rsid w:val="003E3F76"/>
    <w:rsid w:val="003E449A"/>
    <w:rsid w:val="003E45DB"/>
    <w:rsid w:val="003E4753"/>
    <w:rsid w:val="003E5667"/>
    <w:rsid w:val="003E5E79"/>
    <w:rsid w:val="003E6F12"/>
    <w:rsid w:val="003E7837"/>
    <w:rsid w:val="003F0921"/>
    <w:rsid w:val="003F1CED"/>
    <w:rsid w:val="003F1D26"/>
    <w:rsid w:val="003F25A7"/>
    <w:rsid w:val="003F2C9C"/>
    <w:rsid w:val="003F34D2"/>
    <w:rsid w:val="003F3532"/>
    <w:rsid w:val="003F389C"/>
    <w:rsid w:val="003F3AC6"/>
    <w:rsid w:val="003F3E7E"/>
    <w:rsid w:val="003F414C"/>
    <w:rsid w:val="003F4218"/>
    <w:rsid w:val="003F45A9"/>
    <w:rsid w:val="003F46D8"/>
    <w:rsid w:val="003F4952"/>
    <w:rsid w:val="003F5C6A"/>
    <w:rsid w:val="003F5C77"/>
    <w:rsid w:val="003F5D94"/>
    <w:rsid w:val="003F60F3"/>
    <w:rsid w:val="003F669D"/>
    <w:rsid w:val="003F68A5"/>
    <w:rsid w:val="003F7027"/>
    <w:rsid w:val="003F7078"/>
    <w:rsid w:val="003F7133"/>
    <w:rsid w:val="003F7A52"/>
    <w:rsid w:val="003F7D1A"/>
    <w:rsid w:val="00400164"/>
    <w:rsid w:val="00400AC1"/>
    <w:rsid w:val="00401001"/>
    <w:rsid w:val="00401039"/>
    <w:rsid w:val="00401910"/>
    <w:rsid w:val="00401A33"/>
    <w:rsid w:val="00402848"/>
    <w:rsid w:val="00402D51"/>
    <w:rsid w:val="0040385C"/>
    <w:rsid w:val="00403AE1"/>
    <w:rsid w:val="00403E1C"/>
    <w:rsid w:val="00405092"/>
    <w:rsid w:val="00405223"/>
    <w:rsid w:val="00405229"/>
    <w:rsid w:val="00405BBE"/>
    <w:rsid w:val="00405C5E"/>
    <w:rsid w:val="00406868"/>
    <w:rsid w:val="0040692F"/>
    <w:rsid w:val="00406D1E"/>
    <w:rsid w:val="00406E90"/>
    <w:rsid w:val="004104B3"/>
    <w:rsid w:val="00410C92"/>
    <w:rsid w:val="00410EE2"/>
    <w:rsid w:val="0041113C"/>
    <w:rsid w:val="00411FD6"/>
    <w:rsid w:val="0041256F"/>
    <w:rsid w:val="00412A6D"/>
    <w:rsid w:val="00412FA1"/>
    <w:rsid w:val="00413DEB"/>
    <w:rsid w:val="00413F09"/>
    <w:rsid w:val="004145BB"/>
    <w:rsid w:val="00414682"/>
    <w:rsid w:val="004156FE"/>
    <w:rsid w:val="00415FE8"/>
    <w:rsid w:val="00416799"/>
    <w:rsid w:val="0042162B"/>
    <w:rsid w:val="004219DF"/>
    <w:rsid w:val="004220E4"/>
    <w:rsid w:val="004222E6"/>
    <w:rsid w:val="00422C70"/>
    <w:rsid w:val="00424AB9"/>
    <w:rsid w:val="00424D12"/>
    <w:rsid w:val="004256AA"/>
    <w:rsid w:val="00426061"/>
    <w:rsid w:val="0042647D"/>
    <w:rsid w:val="00426558"/>
    <w:rsid w:val="00426AB6"/>
    <w:rsid w:val="00427340"/>
    <w:rsid w:val="004275B5"/>
    <w:rsid w:val="004275C2"/>
    <w:rsid w:val="004276CD"/>
    <w:rsid w:val="00430958"/>
    <w:rsid w:val="00430996"/>
    <w:rsid w:val="00430CD0"/>
    <w:rsid w:val="004313B0"/>
    <w:rsid w:val="00431660"/>
    <w:rsid w:val="004324BF"/>
    <w:rsid w:val="00432B6D"/>
    <w:rsid w:val="0043440C"/>
    <w:rsid w:val="0043441A"/>
    <w:rsid w:val="00434841"/>
    <w:rsid w:val="0043514C"/>
    <w:rsid w:val="004353B2"/>
    <w:rsid w:val="00436034"/>
    <w:rsid w:val="004374A1"/>
    <w:rsid w:val="004378C0"/>
    <w:rsid w:val="00440327"/>
    <w:rsid w:val="00440F57"/>
    <w:rsid w:val="00440FAE"/>
    <w:rsid w:val="00441783"/>
    <w:rsid w:val="00441964"/>
    <w:rsid w:val="00441DF9"/>
    <w:rsid w:val="004422B3"/>
    <w:rsid w:val="004427DC"/>
    <w:rsid w:val="00442A6B"/>
    <w:rsid w:val="0044364D"/>
    <w:rsid w:val="0044385F"/>
    <w:rsid w:val="00443CDD"/>
    <w:rsid w:val="00444485"/>
    <w:rsid w:val="004445C3"/>
    <w:rsid w:val="00444849"/>
    <w:rsid w:val="0044551E"/>
    <w:rsid w:val="00445741"/>
    <w:rsid w:val="00445A5A"/>
    <w:rsid w:val="00445BF7"/>
    <w:rsid w:val="00445E38"/>
    <w:rsid w:val="004466E5"/>
    <w:rsid w:val="00446A06"/>
    <w:rsid w:val="00446A59"/>
    <w:rsid w:val="00446BDA"/>
    <w:rsid w:val="00446FD9"/>
    <w:rsid w:val="004471CD"/>
    <w:rsid w:val="004478C5"/>
    <w:rsid w:val="0045141B"/>
    <w:rsid w:val="0045159B"/>
    <w:rsid w:val="004515BC"/>
    <w:rsid w:val="004516B5"/>
    <w:rsid w:val="004518C8"/>
    <w:rsid w:val="00451A92"/>
    <w:rsid w:val="00451BF2"/>
    <w:rsid w:val="00452331"/>
    <w:rsid w:val="00452548"/>
    <w:rsid w:val="004527F6"/>
    <w:rsid w:val="004534F3"/>
    <w:rsid w:val="004536E6"/>
    <w:rsid w:val="00453A8F"/>
    <w:rsid w:val="00453BDA"/>
    <w:rsid w:val="004540C0"/>
    <w:rsid w:val="00454643"/>
    <w:rsid w:val="00454A51"/>
    <w:rsid w:val="00454D18"/>
    <w:rsid w:val="004559DC"/>
    <w:rsid w:val="00455BAD"/>
    <w:rsid w:val="00456424"/>
    <w:rsid w:val="00456A3A"/>
    <w:rsid w:val="00457271"/>
    <w:rsid w:val="00457B30"/>
    <w:rsid w:val="004604C9"/>
    <w:rsid w:val="00460565"/>
    <w:rsid w:val="00460A86"/>
    <w:rsid w:val="00461162"/>
    <w:rsid w:val="00461758"/>
    <w:rsid w:val="00461840"/>
    <w:rsid w:val="00461BA4"/>
    <w:rsid w:val="00462503"/>
    <w:rsid w:val="00462A53"/>
    <w:rsid w:val="00462DB7"/>
    <w:rsid w:val="00463559"/>
    <w:rsid w:val="004636BD"/>
    <w:rsid w:val="004642AF"/>
    <w:rsid w:val="00464D1A"/>
    <w:rsid w:val="00465F39"/>
    <w:rsid w:val="00466266"/>
    <w:rsid w:val="0046626D"/>
    <w:rsid w:val="004667F0"/>
    <w:rsid w:val="00466DB6"/>
    <w:rsid w:val="0046701B"/>
    <w:rsid w:val="0046790A"/>
    <w:rsid w:val="004701FA"/>
    <w:rsid w:val="004712A6"/>
    <w:rsid w:val="004712B6"/>
    <w:rsid w:val="0047141A"/>
    <w:rsid w:val="00471E47"/>
    <w:rsid w:val="00473176"/>
    <w:rsid w:val="00473428"/>
    <w:rsid w:val="004736AD"/>
    <w:rsid w:val="00473E85"/>
    <w:rsid w:val="004740DD"/>
    <w:rsid w:val="0047416C"/>
    <w:rsid w:val="00474239"/>
    <w:rsid w:val="00474380"/>
    <w:rsid w:val="0047504F"/>
    <w:rsid w:val="00475820"/>
    <w:rsid w:val="00475D03"/>
    <w:rsid w:val="00476BA0"/>
    <w:rsid w:val="00476DC6"/>
    <w:rsid w:val="004772C7"/>
    <w:rsid w:val="004773B3"/>
    <w:rsid w:val="0048264B"/>
    <w:rsid w:val="0048391B"/>
    <w:rsid w:val="00483D70"/>
    <w:rsid w:val="00484A56"/>
    <w:rsid w:val="00485AB8"/>
    <w:rsid w:val="00485AFB"/>
    <w:rsid w:val="00485CF6"/>
    <w:rsid w:val="00486AED"/>
    <w:rsid w:val="00487A3D"/>
    <w:rsid w:val="00487F41"/>
    <w:rsid w:val="0049005C"/>
    <w:rsid w:val="00490652"/>
    <w:rsid w:val="004914FC"/>
    <w:rsid w:val="00491C30"/>
    <w:rsid w:val="00492873"/>
    <w:rsid w:val="00492E18"/>
    <w:rsid w:val="00493276"/>
    <w:rsid w:val="00493998"/>
    <w:rsid w:val="00493A6A"/>
    <w:rsid w:val="00493F2E"/>
    <w:rsid w:val="004941C9"/>
    <w:rsid w:val="00495140"/>
    <w:rsid w:val="0049515F"/>
    <w:rsid w:val="00495237"/>
    <w:rsid w:val="0049529F"/>
    <w:rsid w:val="00495A5B"/>
    <w:rsid w:val="00495AB3"/>
    <w:rsid w:val="00495C9E"/>
    <w:rsid w:val="00495F3D"/>
    <w:rsid w:val="00496238"/>
    <w:rsid w:val="004968D4"/>
    <w:rsid w:val="00496EEB"/>
    <w:rsid w:val="00497506"/>
    <w:rsid w:val="00497AA3"/>
    <w:rsid w:val="00497E7D"/>
    <w:rsid w:val="004A06E7"/>
    <w:rsid w:val="004A08EC"/>
    <w:rsid w:val="004A293B"/>
    <w:rsid w:val="004A2D0B"/>
    <w:rsid w:val="004A36AB"/>
    <w:rsid w:val="004A3ADD"/>
    <w:rsid w:val="004A4DBD"/>
    <w:rsid w:val="004A4E5B"/>
    <w:rsid w:val="004A59BD"/>
    <w:rsid w:val="004A60A6"/>
    <w:rsid w:val="004A60D5"/>
    <w:rsid w:val="004A6228"/>
    <w:rsid w:val="004A6E9D"/>
    <w:rsid w:val="004A7E8D"/>
    <w:rsid w:val="004B007E"/>
    <w:rsid w:val="004B03C4"/>
    <w:rsid w:val="004B03FE"/>
    <w:rsid w:val="004B127F"/>
    <w:rsid w:val="004B1473"/>
    <w:rsid w:val="004B165D"/>
    <w:rsid w:val="004B1710"/>
    <w:rsid w:val="004B22FE"/>
    <w:rsid w:val="004B291C"/>
    <w:rsid w:val="004B4100"/>
    <w:rsid w:val="004B41F9"/>
    <w:rsid w:val="004B4816"/>
    <w:rsid w:val="004B4C62"/>
    <w:rsid w:val="004B52E6"/>
    <w:rsid w:val="004B5B7E"/>
    <w:rsid w:val="004B5E76"/>
    <w:rsid w:val="004B6249"/>
    <w:rsid w:val="004B651C"/>
    <w:rsid w:val="004B65FB"/>
    <w:rsid w:val="004B664D"/>
    <w:rsid w:val="004B66B0"/>
    <w:rsid w:val="004B7CDB"/>
    <w:rsid w:val="004B7E6D"/>
    <w:rsid w:val="004C088B"/>
    <w:rsid w:val="004C1A65"/>
    <w:rsid w:val="004C2418"/>
    <w:rsid w:val="004C3268"/>
    <w:rsid w:val="004C3352"/>
    <w:rsid w:val="004C399C"/>
    <w:rsid w:val="004C4748"/>
    <w:rsid w:val="004C4A55"/>
    <w:rsid w:val="004C5438"/>
    <w:rsid w:val="004C5C72"/>
    <w:rsid w:val="004C5E1B"/>
    <w:rsid w:val="004C6139"/>
    <w:rsid w:val="004C6D80"/>
    <w:rsid w:val="004C7982"/>
    <w:rsid w:val="004C7E77"/>
    <w:rsid w:val="004D07E5"/>
    <w:rsid w:val="004D0D06"/>
    <w:rsid w:val="004D0E62"/>
    <w:rsid w:val="004D1E68"/>
    <w:rsid w:val="004D203F"/>
    <w:rsid w:val="004D25BF"/>
    <w:rsid w:val="004D2736"/>
    <w:rsid w:val="004D27AC"/>
    <w:rsid w:val="004D29EA"/>
    <w:rsid w:val="004D2B80"/>
    <w:rsid w:val="004D3D11"/>
    <w:rsid w:val="004D3E40"/>
    <w:rsid w:val="004D43D6"/>
    <w:rsid w:val="004D4855"/>
    <w:rsid w:val="004D4886"/>
    <w:rsid w:val="004D69B9"/>
    <w:rsid w:val="004D700D"/>
    <w:rsid w:val="004D723C"/>
    <w:rsid w:val="004D74FE"/>
    <w:rsid w:val="004D753B"/>
    <w:rsid w:val="004D7C0C"/>
    <w:rsid w:val="004D7D85"/>
    <w:rsid w:val="004D7D97"/>
    <w:rsid w:val="004E024B"/>
    <w:rsid w:val="004E0329"/>
    <w:rsid w:val="004E04B1"/>
    <w:rsid w:val="004E0777"/>
    <w:rsid w:val="004E0A41"/>
    <w:rsid w:val="004E0B54"/>
    <w:rsid w:val="004E0F01"/>
    <w:rsid w:val="004E1423"/>
    <w:rsid w:val="004E1794"/>
    <w:rsid w:val="004E1B4A"/>
    <w:rsid w:val="004E1D71"/>
    <w:rsid w:val="004E2458"/>
    <w:rsid w:val="004E2E56"/>
    <w:rsid w:val="004E3123"/>
    <w:rsid w:val="004E35B7"/>
    <w:rsid w:val="004E40E4"/>
    <w:rsid w:val="004E4DA6"/>
    <w:rsid w:val="004E545A"/>
    <w:rsid w:val="004E5571"/>
    <w:rsid w:val="004E5D28"/>
    <w:rsid w:val="004E6546"/>
    <w:rsid w:val="004E6580"/>
    <w:rsid w:val="004E6880"/>
    <w:rsid w:val="004E6AD6"/>
    <w:rsid w:val="004E726F"/>
    <w:rsid w:val="004E7B04"/>
    <w:rsid w:val="004F1285"/>
    <w:rsid w:val="004F1410"/>
    <w:rsid w:val="004F212E"/>
    <w:rsid w:val="004F2C50"/>
    <w:rsid w:val="004F2E10"/>
    <w:rsid w:val="004F30C9"/>
    <w:rsid w:val="004F3961"/>
    <w:rsid w:val="004F39AB"/>
    <w:rsid w:val="004F3A62"/>
    <w:rsid w:val="004F45E9"/>
    <w:rsid w:val="004F4E79"/>
    <w:rsid w:val="004F4FAF"/>
    <w:rsid w:val="004F5878"/>
    <w:rsid w:val="004F5D6F"/>
    <w:rsid w:val="004F640C"/>
    <w:rsid w:val="004F73D3"/>
    <w:rsid w:val="00500720"/>
    <w:rsid w:val="00500AC7"/>
    <w:rsid w:val="00501799"/>
    <w:rsid w:val="005017F6"/>
    <w:rsid w:val="00501845"/>
    <w:rsid w:val="00501AB1"/>
    <w:rsid w:val="00501BC4"/>
    <w:rsid w:val="0050211B"/>
    <w:rsid w:val="0050270C"/>
    <w:rsid w:val="005030D7"/>
    <w:rsid w:val="00503D41"/>
    <w:rsid w:val="00503E85"/>
    <w:rsid w:val="00503E88"/>
    <w:rsid w:val="005041F8"/>
    <w:rsid w:val="0050469B"/>
    <w:rsid w:val="00504B06"/>
    <w:rsid w:val="00504BB1"/>
    <w:rsid w:val="00504BF9"/>
    <w:rsid w:val="005052C6"/>
    <w:rsid w:val="00505746"/>
    <w:rsid w:val="005067F5"/>
    <w:rsid w:val="00506AEF"/>
    <w:rsid w:val="00507A5C"/>
    <w:rsid w:val="0051015A"/>
    <w:rsid w:val="005101B0"/>
    <w:rsid w:val="005101B7"/>
    <w:rsid w:val="005102BE"/>
    <w:rsid w:val="005112DA"/>
    <w:rsid w:val="0051136D"/>
    <w:rsid w:val="00511372"/>
    <w:rsid w:val="00511A91"/>
    <w:rsid w:val="00511ECB"/>
    <w:rsid w:val="00512F27"/>
    <w:rsid w:val="0051348A"/>
    <w:rsid w:val="00513B93"/>
    <w:rsid w:val="00514583"/>
    <w:rsid w:val="00514E54"/>
    <w:rsid w:val="00515422"/>
    <w:rsid w:val="005159EB"/>
    <w:rsid w:val="00516798"/>
    <w:rsid w:val="00516D4E"/>
    <w:rsid w:val="00516EC6"/>
    <w:rsid w:val="00517364"/>
    <w:rsid w:val="005177A5"/>
    <w:rsid w:val="00517B1B"/>
    <w:rsid w:val="00517C86"/>
    <w:rsid w:val="00517D61"/>
    <w:rsid w:val="00517FE3"/>
    <w:rsid w:val="0052151B"/>
    <w:rsid w:val="00521BE2"/>
    <w:rsid w:val="00522B46"/>
    <w:rsid w:val="005230BC"/>
    <w:rsid w:val="005231A2"/>
    <w:rsid w:val="00523298"/>
    <w:rsid w:val="00523799"/>
    <w:rsid w:val="00523FD3"/>
    <w:rsid w:val="00524186"/>
    <w:rsid w:val="005241B0"/>
    <w:rsid w:val="00524383"/>
    <w:rsid w:val="005250DC"/>
    <w:rsid w:val="005255CB"/>
    <w:rsid w:val="005255F0"/>
    <w:rsid w:val="00525CF5"/>
    <w:rsid w:val="0052693E"/>
    <w:rsid w:val="00526D4C"/>
    <w:rsid w:val="00526EAE"/>
    <w:rsid w:val="00526EF1"/>
    <w:rsid w:val="00527AD8"/>
    <w:rsid w:val="00527C84"/>
    <w:rsid w:val="00527E22"/>
    <w:rsid w:val="00530A02"/>
    <w:rsid w:val="00530B78"/>
    <w:rsid w:val="00530CFA"/>
    <w:rsid w:val="005317A5"/>
    <w:rsid w:val="00531DAB"/>
    <w:rsid w:val="00532525"/>
    <w:rsid w:val="00533385"/>
    <w:rsid w:val="00533503"/>
    <w:rsid w:val="00533A1F"/>
    <w:rsid w:val="00533A9B"/>
    <w:rsid w:val="0053447C"/>
    <w:rsid w:val="00534487"/>
    <w:rsid w:val="0053527F"/>
    <w:rsid w:val="005353F2"/>
    <w:rsid w:val="00535BBA"/>
    <w:rsid w:val="00535C91"/>
    <w:rsid w:val="0053673E"/>
    <w:rsid w:val="00537186"/>
    <w:rsid w:val="00537532"/>
    <w:rsid w:val="00537DC1"/>
    <w:rsid w:val="00537E69"/>
    <w:rsid w:val="005407E7"/>
    <w:rsid w:val="0054100A"/>
    <w:rsid w:val="0054110B"/>
    <w:rsid w:val="0054294C"/>
    <w:rsid w:val="00542F7A"/>
    <w:rsid w:val="00543761"/>
    <w:rsid w:val="00543EFF"/>
    <w:rsid w:val="00543FF9"/>
    <w:rsid w:val="00544776"/>
    <w:rsid w:val="00544A92"/>
    <w:rsid w:val="00544D3E"/>
    <w:rsid w:val="00544DA5"/>
    <w:rsid w:val="00545720"/>
    <w:rsid w:val="00545B24"/>
    <w:rsid w:val="00546B5E"/>
    <w:rsid w:val="00547078"/>
    <w:rsid w:val="00547F4C"/>
    <w:rsid w:val="005506B7"/>
    <w:rsid w:val="00550985"/>
    <w:rsid w:val="00550EF3"/>
    <w:rsid w:val="005510D8"/>
    <w:rsid w:val="005516A9"/>
    <w:rsid w:val="005525F6"/>
    <w:rsid w:val="0055271C"/>
    <w:rsid w:val="00552D16"/>
    <w:rsid w:val="00552DD0"/>
    <w:rsid w:val="00553CAE"/>
    <w:rsid w:val="005549DE"/>
    <w:rsid w:val="00554F77"/>
    <w:rsid w:val="005552D1"/>
    <w:rsid w:val="0055554D"/>
    <w:rsid w:val="00555F07"/>
    <w:rsid w:val="00556137"/>
    <w:rsid w:val="005562EE"/>
    <w:rsid w:val="0055650E"/>
    <w:rsid w:val="005571C4"/>
    <w:rsid w:val="00557416"/>
    <w:rsid w:val="00557516"/>
    <w:rsid w:val="00557D4E"/>
    <w:rsid w:val="00557E83"/>
    <w:rsid w:val="00560082"/>
    <w:rsid w:val="005602A9"/>
    <w:rsid w:val="00560AB0"/>
    <w:rsid w:val="00560D93"/>
    <w:rsid w:val="00561FC0"/>
    <w:rsid w:val="00562C95"/>
    <w:rsid w:val="005633AF"/>
    <w:rsid w:val="00563913"/>
    <w:rsid w:val="00563B9D"/>
    <w:rsid w:val="0056442A"/>
    <w:rsid w:val="0056456F"/>
    <w:rsid w:val="005645A9"/>
    <w:rsid w:val="00564FD6"/>
    <w:rsid w:val="005650AF"/>
    <w:rsid w:val="00565BB1"/>
    <w:rsid w:val="00566026"/>
    <w:rsid w:val="00566684"/>
    <w:rsid w:val="00566F36"/>
    <w:rsid w:val="00566F89"/>
    <w:rsid w:val="0056704F"/>
    <w:rsid w:val="00567B57"/>
    <w:rsid w:val="00567B8B"/>
    <w:rsid w:val="00570B03"/>
    <w:rsid w:val="00570D20"/>
    <w:rsid w:val="00570E8F"/>
    <w:rsid w:val="00570FE3"/>
    <w:rsid w:val="00571519"/>
    <w:rsid w:val="00571604"/>
    <w:rsid w:val="0057280C"/>
    <w:rsid w:val="00572A57"/>
    <w:rsid w:val="005732E8"/>
    <w:rsid w:val="005736ED"/>
    <w:rsid w:val="00573749"/>
    <w:rsid w:val="00573A18"/>
    <w:rsid w:val="00573AD9"/>
    <w:rsid w:val="00573B2C"/>
    <w:rsid w:val="00574A4F"/>
    <w:rsid w:val="00574DF3"/>
    <w:rsid w:val="00575852"/>
    <w:rsid w:val="00575B01"/>
    <w:rsid w:val="00575E8A"/>
    <w:rsid w:val="0057606F"/>
    <w:rsid w:val="0057613F"/>
    <w:rsid w:val="0057676E"/>
    <w:rsid w:val="005771A1"/>
    <w:rsid w:val="005776DC"/>
    <w:rsid w:val="005779CD"/>
    <w:rsid w:val="00577A9D"/>
    <w:rsid w:val="0058026F"/>
    <w:rsid w:val="0058075B"/>
    <w:rsid w:val="0058078B"/>
    <w:rsid w:val="00580CF0"/>
    <w:rsid w:val="005810FD"/>
    <w:rsid w:val="005814E0"/>
    <w:rsid w:val="005819BD"/>
    <w:rsid w:val="00581A3E"/>
    <w:rsid w:val="005823BD"/>
    <w:rsid w:val="0058287B"/>
    <w:rsid w:val="00582D42"/>
    <w:rsid w:val="005838A1"/>
    <w:rsid w:val="00583B10"/>
    <w:rsid w:val="00583D0B"/>
    <w:rsid w:val="00583D2F"/>
    <w:rsid w:val="00584343"/>
    <w:rsid w:val="005843E4"/>
    <w:rsid w:val="0058489D"/>
    <w:rsid w:val="00584932"/>
    <w:rsid w:val="00584CAC"/>
    <w:rsid w:val="0058505A"/>
    <w:rsid w:val="00585753"/>
    <w:rsid w:val="00586456"/>
    <w:rsid w:val="005865B7"/>
    <w:rsid w:val="00586D56"/>
    <w:rsid w:val="005870C7"/>
    <w:rsid w:val="0058740E"/>
    <w:rsid w:val="00587903"/>
    <w:rsid w:val="00587971"/>
    <w:rsid w:val="00587A18"/>
    <w:rsid w:val="005903DD"/>
    <w:rsid w:val="0059054B"/>
    <w:rsid w:val="00590596"/>
    <w:rsid w:val="00590B33"/>
    <w:rsid w:val="00591116"/>
    <w:rsid w:val="005911FB"/>
    <w:rsid w:val="0059159B"/>
    <w:rsid w:val="00591678"/>
    <w:rsid w:val="005927C7"/>
    <w:rsid w:val="0059294D"/>
    <w:rsid w:val="00592E48"/>
    <w:rsid w:val="005941CE"/>
    <w:rsid w:val="005948A4"/>
    <w:rsid w:val="0059498C"/>
    <w:rsid w:val="00595284"/>
    <w:rsid w:val="00595A5B"/>
    <w:rsid w:val="00595B0F"/>
    <w:rsid w:val="00596032"/>
    <w:rsid w:val="005964ED"/>
    <w:rsid w:val="005972E3"/>
    <w:rsid w:val="00597605"/>
    <w:rsid w:val="00597782"/>
    <w:rsid w:val="005A006E"/>
    <w:rsid w:val="005A07AD"/>
    <w:rsid w:val="005A174A"/>
    <w:rsid w:val="005A18F2"/>
    <w:rsid w:val="005A1A38"/>
    <w:rsid w:val="005A1FB6"/>
    <w:rsid w:val="005A2FC3"/>
    <w:rsid w:val="005A3719"/>
    <w:rsid w:val="005A379C"/>
    <w:rsid w:val="005A44B1"/>
    <w:rsid w:val="005A4DF0"/>
    <w:rsid w:val="005A4FB5"/>
    <w:rsid w:val="005A5611"/>
    <w:rsid w:val="005A562B"/>
    <w:rsid w:val="005A5D07"/>
    <w:rsid w:val="005A5DBE"/>
    <w:rsid w:val="005A604C"/>
    <w:rsid w:val="005A6142"/>
    <w:rsid w:val="005A68B1"/>
    <w:rsid w:val="005A68E6"/>
    <w:rsid w:val="005A6C60"/>
    <w:rsid w:val="005A7104"/>
    <w:rsid w:val="005A7D45"/>
    <w:rsid w:val="005B035E"/>
    <w:rsid w:val="005B10F2"/>
    <w:rsid w:val="005B1177"/>
    <w:rsid w:val="005B1A0A"/>
    <w:rsid w:val="005B1B90"/>
    <w:rsid w:val="005B2074"/>
    <w:rsid w:val="005B2422"/>
    <w:rsid w:val="005B24AB"/>
    <w:rsid w:val="005B28B0"/>
    <w:rsid w:val="005B2ACF"/>
    <w:rsid w:val="005B2C24"/>
    <w:rsid w:val="005B3192"/>
    <w:rsid w:val="005B3743"/>
    <w:rsid w:val="005B3BA4"/>
    <w:rsid w:val="005B4141"/>
    <w:rsid w:val="005B4657"/>
    <w:rsid w:val="005B47DF"/>
    <w:rsid w:val="005B5215"/>
    <w:rsid w:val="005B5217"/>
    <w:rsid w:val="005B52B5"/>
    <w:rsid w:val="005B5574"/>
    <w:rsid w:val="005B5B13"/>
    <w:rsid w:val="005B5BB0"/>
    <w:rsid w:val="005B5C35"/>
    <w:rsid w:val="005B6145"/>
    <w:rsid w:val="005B6DDD"/>
    <w:rsid w:val="005B710F"/>
    <w:rsid w:val="005B715C"/>
    <w:rsid w:val="005B73F2"/>
    <w:rsid w:val="005B755D"/>
    <w:rsid w:val="005B77A1"/>
    <w:rsid w:val="005B7D41"/>
    <w:rsid w:val="005C05FC"/>
    <w:rsid w:val="005C09EA"/>
    <w:rsid w:val="005C0FA6"/>
    <w:rsid w:val="005C129D"/>
    <w:rsid w:val="005C17F8"/>
    <w:rsid w:val="005C2152"/>
    <w:rsid w:val="005C228B"/>
    <w:rsid w:val="005C2896"/>
    <w:rsid w:val="005C2F17"/>
    <w:rsid w:val="005C38BF"/>
    <w:rsid w:val="005C3FDF"/>
    <w:rsid w:val="005C43AC"/>
    <w:rsid w:val="005C44D9"/>
    <w:rsid w:val="005C4B83"/>
    <w:rsid w:val="005C4E8F"/>
    <w:rsid w:val="005C5D81"/>
    <w:rsid w:val="005C5EDA"/>
    <w:rsid w:val="005C6F2F"/>
    <w:rsid w:val="005C7116"/>
    <w:rsid w:val="005C7487"/>
    <w:rsid w:val="005C781F"/>
    <w:rsid w:val="005D109A"/>
    <w:rsid w:val="005D13AB"/>
    <w:rsid w:val="005D1458"/>
    <w:rsid w:val="005D26A4"/>
    <w:rsid w:val="005D2B3C"/>
    <w:rsid w:val="005D36E3"/>
    <w:rsid w:val="005D395E"/>
    <w:rsid w:val="005D39E5"/>
    <w:rsid w:val="005D3C61"/>
    <w:rsid w:val="005D3DA0"/>
    <w:rsid w:val="005D3DEF"/>
    <w:rsid w:val="005D412B"/>
    <w:rsid w:val="005D4B73"/>
    <w:rsid w:val="005D5BDC"/>
    <w:rsid w:val="005D5E13"/>
    <w:rsid w:val="005D66F3"/>
    <w:rsid w:val="005D72A3"/>
    <w:rsid w:val="005D7410"/>
    <w:rsid w:val="005D7661"/>
    <w:rsid w:val="005D7711"/>
    <w:rsid w:val="005D7D11"/>
    <w:rsid w:val="005E0299"/>
    <w:rsid w:val="005E11F0"/>
    <w:rsid w:val="005E1D09"/>
    <w:rsid w:val="005E24FB"/>
    <w:rsid w:val="005E27C2"/>
    <w:rsid w:val="005E2C87"/>
    <w:rsid w:val="005E2F5C"/>
    <w:rsid w:val="005E391A"/>
    <w:rsid w:val="005E3949"/>
    <w:rsid w:val="005E3CE2"/>
    <w:rsid w:val="005E4B9A"/>
    <w:rsid w:val="005E5B5A"/>
    <w:rsid w:val="005E5CC3"/>
    <w:rsid w:val="005E6653"/>
    <w:rsid w:val="005E6F71"/>
    <w:rsid w:val="005E7441"/>
    <w:rsid w:val="005E7598"/>
    <w:rsid w:val="005E768E"/>
    <w:rsid w:val="005E76C8"/>
    <w:rsid w:val="005E7880"/>
    <w:rsid w:val="005E78D9"/>
    <w:rsid w:val="005E7967"/>
    <w:rsid w:val="005E7D41"/>
    <w:rsid w:val="005E7D97"/>
    <w:rsid w:val="005E7DEE"/>
    <w:rsid w:val="005F0B7C"/>
    <w:rsid w:val="005F12A9"/>
    <w:rsid w:val="005F14E3"/>
    <w:rsid w:val="005F1865"/>
    <w:rsid w:val="005F314A"/>
    <w:rsid w:val="005F3E71"/>
    <w:rsid w:val="005F3F39"/>
    <w:rsid w:val="005F4041"/>
    <w:rsid w:val="005F4E06"/>
    <w:rsid w:val="005F4F4E"/>
    <w:rsid w:val="005F56DE"/>
    <w:rsid w:val="005F5A08"/>
    <w:rsid w:val="005F65FF"/>
    <w:rsid w:val="005F7AF0"/>
    <w:rsid w:val="006016ED"/>
    <w:rsid w:val="006023FF"/>
    <w:rsid w:val="00602878"/>
    <w:rsid w:val="0060340A"/>
    <w:rsid w:val="0060379C"/>
    <w:rsid w:val="006039DA"/>
    <w:rsid w:val="00603AC7"/>
    <w:rsid w:val="00603D07"/>
    <w:rsid w:val="00603E77"/>
    <w:rsid w:val="00603FD7"/>
    <w:rsid w:val="006045AA"/>
    <w:rsid w:val="00604C4E"/>
    <w:rsid w:val="00604FA1"/>
    <w:rsid w:val="006058B5"/>
    <w:rsid w:val="00607254"/>
    <w:rsid w:val="006075D3"/>
    <w:rsid w:val="00607932"/>
    <w:rsid w:val="00607FF1"/>
    <w:rsid w:val="0061014D"/>
    <w:rsid w:val="0061044B"/>
    <w:rsid w:val="00610970"/>
    <w:rsid w:val="006113D4"/>
    <w:rsid w:val="00611C8D"/>
    <w:rsid w:val="0061235A"/>
    <w:rsid w:val="0061284B"/>
    <w:rsid w:val="00613E6A"/>
    <w:rsid w:val="006152D1"/>
    <w:rsid w:val="00615606"/>
    <w:rsid w:val="00615803"/>
    <w:rsid w:val="006159F6"/>
    <w:rsid w:val="006168B2"/>
    <w:rsid w:val="00616F3C"/>
    <w:rsid w:val="006170F6"/>
    <w:rsid w:val="0062012F"/>
    <w:rsid w:val="0062017F"/>
    <w:rsid w:val="006203FF"/>
    <w:rsid w:val="00620454"/>
    <w:rsid w:val="00620913"/>
    <w:rsid w:val="006212FA"/>
    <w:rsid w:val="00621BEC"/>
    <w:rsid w:val="0062211C"/>
    <w:rsid w:val="006221B9"/>
    <w:rsid w:val="00622319"/>
    <w:rsid w:val="0062231E"/>
    <w:rsid w:val="00622399"/>
    <w:rsid w:val="006226A9"/>
    <w:rsid w:val="00622E92"/>
    <w:rsid w:val="006232C4"/>
    <w:rsid w:val="00623908"/>
    <w:rsid w:val="00623A72"/>
    <w:rsid w:val="00623C83"/>
    <w:rsid w:val="00623F97"/>
    <w:rsid w:val="006240D8"/>
    <w:rsid w:val="00624269"/>
    <w:rsid w:val="00624395"/>
    <w:rsid w:val="0062440F"/>
    <w:rsid w:val="0062472C"/>
    <w:rsid w:val="00624ED0"/>
    <w:rsid w:val="00625673"/>
    <w:rsid w:val="00625916"/>
    <w:rsid w:val="00625FBD"/>
    <w:rsid w:val="006261EA"/>
    <w:rsid w:val="00626B95"/>
    <w:rsid w:val="00626E52"/>
    <w:rsid w:val="0062706E"/>
    <w:rsid w:val="0062739A"/>
    <w:rsid w:val="00627FC1"/>
    <w:rsid w:val="006309A7"/>
    <w:rsid w:val="00630DF9"/>
    <w:rsid w:val="00631738"/>
    <w:rsid w:val="00631DF5"/>
    <w:rsid w:val="00631F1C"/>
    <w:rsid w:val="00631F1E"/>
    <w:rsid w:val="00633BA6"/>
    <w:rsid w:val="00633E80"/>
    <w:rsid w:val="00634387"/>
    <w:rsid w:val="006346AD"/>
    <w:rsid w:val="00634C97"/>
    <w:rsid w:val="00634D65"/>
    <w:rsid w:val="00635697"/>
    <w:rsid w:val="00636060"/>
    <w:rsid w:val="006361E1"/>
    <w:rsid w:val="006362F6"/>
    <w:rsid w:val="00636C52"/>
    <w:rsid w:val="00636D14"/>
    <w:rsid w:val="00636E0E"/>
    <w:rsid w:val="0063720A"/>
    <w:rsid w:val="0063725E"/>
    <w:rsid w:val="0063778D"/>
    <w:rsid w:val="00637A37"/>
    <w:rsid w:val="00637B2A"/>
    <w:rsid w:val="00640083"/>
    <w:rsid w:val="006406D1"/>
    <w:rsid w:val="00641B6B"/>
    <w:rsid w:val="00641F60"/>
    <w:rsid w:val="00642874"/>
    <w:rsid w:val="00642982"/>
    <w:rsid w:val="006429E3"/>
    <w:rsid w:val="00642AF0"/>
    <w:rsid w:val="00642B50"/>
    <w:rsid w:val="00642BFB"/>
    <w:rsid w:val="00642E19"/>
    <w:rsid w:val="00643433"/>
    <w:rsid w:val="006438FF"/>
    <w:rsid w:val="00643E56"/>
    <w:rsid w:val="006444A9"/>
    <w:rsid w:val="00645274"/>
    <w:rsid w:val="006458F4"/>
    <w:rsid w:val="006459F1"/>
    <w:rsid w:val="00646390"/>
    <w:rsid w:val="00646876"/>
    <w:rsid w:val="00646A3D"/>
    <w:rsid w:val="0064729A"/>
    <w:rsid w:val="006474FB"/>
    <w:rsid w:val="0064757E"/>
    <w:rsid w:val="006475CD"/>
    <w:rsid w:val="006479AF"/>
    <w:rsid w:val="00650596"/>
    <w:rsid w:val="00650909"/>
    <w:rsid w:val="00650F71"/>
    <w:rsid w:val="00652192"/>
    <w:rsid w:val="0065279D"/>
    <w:rsid w:val="00653403"/>
    <w:rsid w:val="00653598"/>
    <w:rsid w:val="00653935"/>
    <w:rsid w:val="0065440E"/>
    <w:rsid w:val="0065444C"/>
    <w:rsid w:val="006545AE"/>
    <w:rsid w:val="00654A2C"/>
    <w:rsid w:val="00654BD0"/>
    <w:rsid w:val="006550CF"/>
    <w:rsid w:val="0065596F"/>
    <w:rsid w:val="00656672"/>
    <w:rsid w:val="00656C8E"/>
    <w:rsid w:val="00656F61"/>
    <w:rsid w:val="006574F0"/>
    <w:rsid w:val="00657CB0"/>
    <w:rsid w:val="006604C8"/>
    <w:rsid w:val="00660ABA"/>
    <w:rsid w:val="0066125B"/>
    <w:rsid w:val="00661342"/>
    <w:rsid w:val="006617D0"/>
    <w:rsid w:val="00661BF1"/>
    <w:rsid w:val="0066223A"/>
    <w:rsid w:val="00662242"/>
    <w:rsid w:val="0066296D"/>
    <w:rsid w:val="00662E60"/>
    <w:rsid w:val="00663243"/>
    <w:rsid w:val="006643BD"/>
    <w:rsid w:val="006648DB"/>
    <w:rsid w:val="00664F0B"/>
    <w:rsid w:val="00665722"/>
    <w:rsid w:val="00665EDD"/>
    <w:rsid w:val="00665EDF"/>
    <w:rsid w:val="00666383"/>
    <w:rsid w:val="006663CE"/>
    <w:rsid w:val="006671E5"/>
    <w:rsid w:val="00667225"/>
    <w:rsid w:val="006677B4"/>
    <w:rsid w:val="00670BE8"/>
    <w:rsid w:val="00671442"/>
    <w:rsid w:val="006715C2"/>
    <w:rsid w:val="00671B30"/>
    <w:rsid w:val="00671C84"/>
    <w:rsid w:val="00671F95"/>
    <w:rsid w:val="00672022"/>
    <w:rsid w:val="00672285"/>
    <w:rsid w:val="0067262C"/>
    <w:rsid w:val="00672925"/>
    <w:rsid w:val="006737FB"/>
    <w:rsid w:val="00673DDD"/>
    <w:rsid w:val="0067400F"/>
    <w:rsid w:val="0067517B"/>
    <w:rsid w:val="006759F9"/>
    <w:rsid w:val="00675C28"/>
    <w:rsid w:val="00676AA6"/>
    <w:rsid w:val="00677249"/>
    <w:rsid w:val="006777E9"/>
    <w:rsid w:val="0067799E"/>
    <w:rsid w:val="0068005F"/>
    <w:rsid w:val="0068048F"/>
    <w:rsid w:val="006804FE"/>
    <w:rsid w:val="006808C0"/>
    <w:rsid w:val="006809C2"/>
    <w:rsid w:val="00681302"/>
    <w:rsid w:val="00681436"/>
    <w:rsid w:val="00681EF2"/>
    <w:rsid w:val="006821B5"/>
    <w:rsid w:val="0068220A"/>
    <w:rsid w:val="00682550"/>
    <w:rsid w:val="00682C43"/>
    <w:rsid w:val="00682F12"/>
    <w:rsid w:val="006837A4"/>
    <w:rsid w:val="0068387E"/>
    <w:rsid w:val="00683C54"/>
    <w:rsid w:val="0068431C"/>
    <w:rsid w:val="00684E63"/>
    <w:rsid w:val="0068571E"/>
    <w:rsid w:val="00685A00"/>
    <w:rsid w:val="00685A6C"/>
    <w:rsid w:val="00685CCF"/>
    <w:rsid w:val="00686759"/>
    <w:rsid w:val="00686E83"/>
    <w:rsid w:val="00687526"/>
    <w:rsid w:val="00687590"/>
    <w:rsid w:val="00687787"/>
    <w:rsid w:val="006900DA"/>
    <w:rsid w:val="00690A63"/>
    <w:rsid w:val="00690F84"/>
    <w:rsid w:val="00691380"/>
    <w:rsid w:val="006916A4"/>
    <w:rsid w:val="0069230E"/>
    <w:rsid w:val="006924F2"/>
    <w:rsid w:val="00692C51"/>
    <w:rsid w:val="00692C6F"/>
    <w:rsid w:val="00692CA4"/>
    <w:rsid w:val="0069372F"/>
    <w:rsid w:val="00693EBF"/>
    <w:rsid w:val="0069403A"/>
    <w:rsid w:val="00694392"/>
    <w:rsid w:val="006943FE"/>
    <w:rsid w:val="006944D8"/>
    <w:rsid w:val="00694687"/>
    <w:rsid w:val="00694C4B"/>
    <w:rsid w:val="00696BC3"/>
    <w:rsid w:val="00696BE6"/>
    <w:rsid w:val="00696CD0"/>
    <w:rsid w:val="00697115"/>
    <w:rsid w:val="00697906"/>
    <w:rsid w:val="006A074E"/>
    <w:rsid w:val="006A0879"/>
    <w:rsid w:val="006A10D1"/>
    <w:rsid w:val="006A181E"/>
    <w:rsid w:val="006A1F91"/>
    <w:rsid w:val="006A211C"/>
    <w:rsid w:val="006A2540"/>
    <w:rsid w:val="006A2E0B"/>
    <w:rsid w:val="006A2F96"/>
    <w:rsid w:val="006A2FC0"/>
    <w:rsid w:val="006A318B"/>
    <w:rsid w:val="006A329C"/>
    <w:rsid w:val="006A35FE"/>
    <w:rsid w:val="006A3619"/>
    <w:rsid w:val="006A3903"/>
    <w:rsid w:val="006A41F9"/>
    <w:rsid w:val="006A42C8"/>
    <w:rsid w:val="006A457C"/>
    <w:rsid w:val="006A5288"/>
    <w:rsid w:val="006A5DD8"/>
    <w:rsid w:val="006A6AD6"/>
    <w:rsid w:val="006A7271"/>
    <w:rsid w:val="006B0B0C"/>
    <w:rsid w:val="006B0C39"/>
    <w:rsid w:val="006B2421"/>
    <w:rsid w:val="006B2790"/>
    <w:rsid w:val="006B2B90"/>
    <w:rsid w:val="006B373B"/>
    <w:rsid w:val="006B3C3A"/>
    <w:rsid w:val="006B437C"/>
    <w:rsid w:val="006B51C6"/>
    <w:rsid w:val="006B57E8"/>
    <w:rsid w:val="006B5BE3"/>
    <w:rsid w:val="006B637E"/>
    <w:rsid w:val="006B654A"/>
    <w:rsid w:val="006B67A5"/>
    <w:rsid w:val="006B67E0"/>
    <w:rsid w:val="006B74BE"/>
    <w:rsid w:val="006C0520"/>
    <w:rsid w:val="006C0930"/>
    <w:rsid w:val="006C09B7"/>
    <w:rsid w:val="006C0D85"/>
    <w:rsid w:val="006C10C6"/>
    <w:rsid w:val="006C1177"/>
    <w:rsid w:val="006C1217"/>
    <w:rsid w:val="006C167D"/>
    <w:rsid w:val="006C1BAF"/>
    <w:rsid w:val="006C1F0C"/>
    <w:rsid w:val="006C27FD"/>
    <w:rsid w:val="006C2B3C"/>
    <w:rsid w:val="006C31C1"/>
    <w:rsid w:val="006C31F6"/>
    <w:rsid w:val="006C36A1"/>
    <w:rsid w:val="006C3A84"/>
    <w:rsid w:val="006C40DE"/>
    <w:rsid w:val="006C4688"/>
    <w:rsid w:val="006C5E19"/>
    <w:rsid w:val="006C6095"/>
    <w:rsid w:val="006C6652"/>
    <w:rsid w:val="006C6A2E"/>
    <w:rsid w:val="006C6D5B"/>
    <w:rsid w:val="006C6DC0"/>
    <w:rsid w:val="006D0597"/>
    <w:rsid w:val="006D0C73"/>
    <w:rsid w:val="006D15AC"/>
    <w:rsid w:val="006D1C43"/>
    <w:rsid w:val="006D2342"/>
    <w:rsid w:val="006D2C1C"/>
    <w:rsid w:val="006D2C44"/>
    <w:rsid w:val="006D2EFB"/>
    <w:rsid w:val="006D2FCA"/>
    <w:rsid w:val="006D3838"/>
    <w:rsid w:val="006D3BC3"/>
    <w:rsid w:val="006D41EB"/>
    <w:rsid w:val="006D4688"/>
    <w:rsid w:val="006D4E81"/>
    <w:rsid w:val="006D56D0"/>
    <w:rsid w:val="006D6BED"/>
    <w:rsid w:val="006D6D87"/>
    <w:rsid w:val="006D6F4D"/>
    <w:rsid w:val="006D77A4"/>
    <w:rsid w:val="006D7E92"/>
    <w:rsid w:val="006E02B9"/>
    <w:rsid w:val="006E04A8"/>
    <w:rsid w:val="006E1198"/>
    <w:rsid w:val="006E1502"/>
    <w:rsid w:val="006E1604"/>
    <w:rsid w:val="006E19ED"/>
    <w:rsid w:val="006E3A2D"/>
    <w:rsid w:val="006E3C61"/>
    <w:rsid w:val="006E3EF0"/>
    <w:rsid w:val="006E5061"/>
    <w:rsid w:val="006E5E48"/>
    <w:rsid w:val="006E61B3"/>
    <w:rsid w:val="006E6B99"/>
    <w:rsid w:val="006E6EE2"/>
    <w:rsid w:val="006E70A0"/>
    <w:rsid w:val="006E70A2"/>
    <w:rsid w:val="006E7623"/>
    <w:rsid w:val="006E7B0D"/>
    <w:rsid w:val="006F0130"/>
    <w:rsid w:val="006F1AF7"/>
    <w:rsid w:val="006F1EE0"/>
    <w:rsid w:val="006F312E"/>
    <w:rsid w:val="006F33EB"/>
    <w:rsid w:val="006F36FE"/>
    <w:rsid w:val="006F3BCD"/>
    <w:rsid w:val="006F3DB5"/>
    <w:rsid w:val="006F4257"/>
    <w:rsid w:val="006F54DD"/>
    <w:rsid w:val="006F5D45"/>
    <w:rsid w:val="006F5D81"/>
    <w:rsid w:val="006F5DEF"/>
    <w:rsid w:val="006F5EAA"/>
    <w:rsid w:val="006F6808"/>
    <w:rsid w:val="006F798F"/>
    <w:rsid w:val="006F7AC3"/>
    <w:rsid w:val="006F7E0E"/>
    <w:rsid w:val="00700A17"/>
    <w:rsid w:val="00700E70"/>
    <w:rsid w:val="00701951"/>
    <w:rsid w:val="00701957"/>
    <w:rsid w:val="00702360"/>
    <w:rsid w:val="00703620"/>
    <w:rsid w:val="007036DC"/>
    <w:rsid w:val="00703723"/>
    <w:rsid w:val="007038EF"/>
    <w:rsid w:val="00703F0F"/>
    <w:rsid w:val="007040F5"/>
    <w:rsid w:val="00704E8B"/>
    <w:rsid w:val="00705291"/>
    <w:rsid w:val="007065B2"/>
    <w:rsid w:val="00706890"/>
    <w:rsid w:val="00706955"/>
    <w:rsid w:val="00706E0E"/>
    <w:rsid w:val="007070FD"/>
    <w:rsid w:val="00707502"/>
    <w:rsid w:val="007100E7"/>
    <w:rsid w:val="00710158"/>
    <w:rsid w:val="007106C8"/>
    <w:rsid w:val="0071120B"/>
    <w:rsid w:val="0071139A"/>
    <w:rsid w:val="00712287"/>
    <w:rsid w:val="00713501"/>
    <w:rsid w:val="0071355A"/>
    <w:rsid w:val="0071404B"/>
    <w:rsid w:val="007144CE"/>
    <w:rsid w:val="00714A4A"/>
    <w:rsid w:val="00715995"/>
    <w:rsid w:val="00715A9B"/>
    <w:rsid w:val="00715F2D"/>
    <w:rsid w:val="00715FD6"/>
    <w:rsid w:val="00716710"/>
    <w:rsid w:val="00720115"/>
    <w:rsid w:val="00720376"/>
    <w:rsid w:val="00720BA9"/>
    <w:rsid w:val="00721074"/>
    <w:rsid w:val="00721511"/>
    <w:rsid w:val="00721574"/>
    <w:rsid w:val="00722667"/>
    <w:rsid w:val="00724799"/>
    <w:rsid w:val="007248BF"/>
    <w:rsid w:val="00724968"/>
    <w:rsid w:val="0072501F"/>
    <w:rsid w:val="007255FD"/>
    <w:rsid w:val="00725AA5"/>
    <w:rsid w:val="007268C7"/>
    <w:rsid w:val="00726F57"/>
    <w:rsid w:val="0073030B"/>
    <w:rsid w:val="00730359"/>
    <w:rsid w:val="0073151B"/>
    <w:rsid w:val="00731649"/>
    <w:rsid w:val="00731765"/>
    <w:rsid w:val="00731CD2"/>
    <w:rsid w:val="007322DA"/>
    <w:rsid w:val="00733800"/>
    <w:rsid w:val="00733861"/>
    <w:rsid w:val="007339B4"/>
    <w:rsid w:val="00733E66"/>
    <w:rsid w:val="00734F30"/>
    <w:rsid w:val="007351FD"/>
    <w:rsid w:val="00735391"/>
    <w:rsid w:val="0073550E"/>
    <w:rsid w:val="0073562D"/>
    <w:rsid w:val="00736409"/>
    <w:rsid w:val="00736640"/>
    <w:rsid w:val="007368CC"/>
    <w:rsid w:val="00736ABE"/>
    <w:rsid w:val="007370EB"/>
    <w:rsid w:val="0073731A"/>
    <w:rsid w:val="00740757"/>
    <w:rsid w:val="00740F52"/>
    <w:rsid w:val="0074179F"/>
    <w:rsid w:val="00741B53"/>
    <w:rsid w:val="00741C06"/>
    <w:rsid w:val="007423E8"/>
    <w:rsid w:val="007424AB"/>
    <w:rsid w:val="00742882"/>
    <w:rsid w:val="00742B2F"/>
    <w:rsid w:val="007431DF"/>
    <w:rsid w:val="00743BD5"/>
    <w:rsid w:val="0074427E"/>
    <w:rsid w:val="0074485B"/>
    <w:rsid w:val="00744CFE"/>
    <w:rsid w:val="00744F4B"/>
    <w:rsid w:val="00745A74"/>
    <w:rsid w:val="00745F28"/>
    <w:rsid w:val="0074623B"/>
    <w:rsid w:val="00746291"/>
    <w:rsid w:val="007464C9"/>
    <w:rsid w:val="00746643"/>
    <w:rsid w:val="00747582"/>
    <w:rsid w:val="00747B79"/>
    <w:rsid w:val="00750206"/>
    <w:rsid w:val="00750DF5"/>
    <w:rsid w:val="00751248"/>
    <w:rsid w:val="00751A9C"/>
    <w:rsid w:val="00751BA2"/>
    <w:rsid w:val="00751E5E"/>
    <w:rsid w:val="007523E7"/>
    <w:rsid w:val="00752AF0"/>
    <w:rsid w:val="00752F72"/>
    <w:rsid w:val="00753E94"/>
    <w:rsid w:val="00754345"/>
    <w:rsid w:val="007545AC"/>
    <w:rsid w:val="00754961"/>
    <w:rsid w:val="00754A1E"/>
    <w:rsid w:val="00754C7F"/>
    <w:rsid w:val="0075549E"/>
    <w:rsid w:val="0075583D"/>
    <w:rsid w:val="007559B5"/>
    <w:rsid w:val="00755B25"/>
    <w:rsid w:val="00755FFC"/>
    <w:rsid w:val="007561EE"/>
    <w:rsid w:val="007569F0"/>
    <w:rsid w:val="00757348"/>
    <w:rsid w:val="007573E8"/>
    <w:rsid w:val="007577D1"/>
    <w:rsid w:val="00757B77"/>
    <w:rsid w:val="00757BC5"/>
    <w:rsid w:val="00760D12"/>
    <w:rsid w:val="007611CD"/>
    <w:rsid w:val="00761931"/>
    <w:rsid w:val="00761A19"/>
    <w:rsid w:val="00761F0C"/>
    <w:rsid w:val="0076205D"/>
    <w:rsid w:val="007627C0"/>
    <w:rsid w:val="00762CD0"/>
    <w:rsid w:val="007633CF"/>
    <w:rsid w:val="007636E6"/>
    <w:rsid w:val="007637F6"/>
    <w:rsid w:val="00764960"/>
    <w:rsid w:val="00764A97"/>
    <w:rsid w:val="00764E2C"/>
    <w:rsid w:val="00764E3F"/>
    <w:rsid w:val="0076530A"/>
    <w:rsid w:val="00765629"/>
    <w:rsid w:val="00767046"/>
    <w:rsid w:val="007679A0"/>
    <w:rsid w:val="00770024"/>
    <w:rsid w:val="0077060A"/>
    <w:rsid w:val="0077099C"/>
    <w:rsid w:val="00770A45"/>
    <w:rsid w:val="00770C3D"/>
    <w:rsid w:val="007715E9"/>
    <w:rsid w:val="007716DE"/>
    <w:rsid w:val="007718D5"/>
    <w:rsid w:val="00771BC2"/>
    <w:rsid w:val="007723C5"/>
    <w:rsid w:val="00772B64"/>
    <w:rsid w:val="00772B8F"/>
    <w:rsid w:val="0077368E"/>
    <w:rsid w:val="007739CB"/>
    <w:rsid w:val="00773B23"/>
    <w:rsid w:val="00773C58"/>
    <w:rsid w:val="00773EF3"/>
    <w:rsid w:val="00773F3F"/>
    <w:rsid w:val="00774321"/>
    <w:rsid w:val="00774423"/>
    <w:rsid w:val="0077462E"/>
    <w:rsid w:val="00775638"/>
    <w:rsid w:val="007758B0"/>
    <w:rsid w:val="0077689C"/>
    <w:rsid w:val="00777082"/>
    <w:rsid w:val="00777AD8"/>
    <w:rsid w:val="00777D4D"/>
    <w:rsid w:val="00777FD2"/>
    <w:rsid w:val="007800D4"/>
    <w:rsid w:val="00780DCA"/>
    <w:rsid w:val="00781187"/>
    <w:rsid w:val="007813D4"/>
    <w:rsid w:val="00781CC0"/>
    <w:rsid w:val="00781DAC"/>
    <w:rsid w:val="007821A5"/>
    <w:rsid w:val="00782621"/>
    <w:rsid w:val="00782E9F"/>
    <w:rsid w:val="007831AE"/>
    <w:rsid w:val="00783442"/>
    <w:rsid w:val="007835D4"/>
    <w:rsid w:val="00783E95"/>
    <w:rsid w:val="00784489"/>
    <w:rsid w:val="00784523"/>
    <w:rsid w:val="00784609"/>
    <w:rsid w:val="00784842"/>
    <w:rsid w:val="00784C95"/>
    <w:rsid w:val="00784EDB"/>
    <w:rsid w:val="007859E2"/>
    <w:rsid w:val="00785B9A"/>
    <w:rsid w:val="007864E9"/>
    <w:rsid w:val="007869CB"/>
    <w:rsid w:val="00786BF0"/>
    <w:rsid w:val="0078727C"/>
    <w:rsid w:val="007878A2"/>
    <w:rsid w:val="00787BA6"/>
    <w:rsid w:val="00787EC2"/>
    <w:rsid w:val="00790768"/>
    <w:rsid w:val="007907C0"/>
    <w:rsid w:val="0079125D"/>
    <w:rsid w:val="007912FC"/>
    <w:rsid w:val="0079171B"/>
    <w:rsid w:val="007918D5"/>
    <w:rsid w:val="00791B23"/>
    <w:rsid w:val="007924BA"/>
    <w:rsid w:val="0079303E"/>
    <w:rsid w:val="00793524"/>
    <w:rsid w:val="00793BA1"/>
    <w:rsid w:val="00793F65"/>
    <w:rsid w:val="00794624"/>
    <w:rsid w:val="00794812"/>
    <w:rsid w:val="007950FC"/>
    <w:rsid w:val="00795962"/>
    <w:rsid w:val="00795986"/>
    <w:rsid w:val="007962A9"/>
    <w:rsid w:val="00796389"/>
    <w:rsid w:val="00796977"/>
    <w:rsid w:val="0079760B"/>
    <w:rsid w:val="00797667"/>
    <w:rsid w:val="00797A55"/>
    <w:rsid w:val="007A07CA"/>
    <w:rsid w:val="007A0949"/>
    <w:rsid w:val="007A0A78"/>
    <w:rsid w:val="007A0F9B"/>
    <w:rsid w:val="007A10D9"/>
    <w:rsid w:val="007A2132"/>
    <w:rsid w:val="007A2702"/>
    <w:rsid w:val="007A2CC4"/>
    <w:rsid w:val="007A33F3"/>
    <w:rsid w:val="007A3EFE"/>
    <w:rsid w:val="007A4122"/>
    <w:rsid w:val="007A41D2"/>
    <w:rsid w:val="007A463A"/>
    <w:rsid w:val="007A54C4"/>
    <w:rsid w:val="007A56AC"/>
    <w:rsid w:val="007A5794"/>
    <w:rsid w:val="007A580A"/>
    <w:rsid w:val="007A5F15"/>
    <w:rsid w:val="007A600D"/>
    <w:rsid w:val="007A6733"/>
    <w:rsid w:val="007A6CCD"/>
    <w:rsid w:val="007A6F19"/>
    <w:rsid w:val="007A7448"/>
    <w:rsid w:val="007A761E"/>
    <w:rsid w:val="007A77B1"/>
    <w:rsid w:val="007B056D"/>
    <w:rsid w:val="007B0683"/>
    <w:rsid w:val="007B0B17"/>
    <w:rsid w:val="007B0C98"/>
    <w:rsid w:val="007B0FB6"/>
    <w:rsid w:val="007B11E3"/>
    <w:rsid w:val="007B169A"/>
    <w:rsid w:val="007B18B4"/>
    <w:rsid w:val="007B1A22"/>
    <w:rsid w:val="007B1CA4"/>
    <w:rsid w:val="007B1F95"/>
    <w:rsid w:val="007B2855"/>
    <w:rsid w:val="007B3BFB"/>
    <w:rsid w:val="007B5AF2"/>
    <w:rsid w:val="007B5E8F"/>
    <w:rsid w:val="007B5EA3"/>
    <w:rsid w:val="007B6A9C"/>
    <w:rsid w:val="007B74AA"/>
    <w:rsid w:val="007B75CC"/>
    <w:rsid w:val="007C07AC"/>
    <w:rsid w:val="007C07D3"/>
    <w:rsid w:val="007C0CFD"/>
    <w:rsid w:val="007C0E17"/>
    <w:rsid w:val="007C1735"/>
    <w:rsid w:val="007C1D28"/>
    <w:rsid w:val="007C205C"/>
    <w:rsid w:val="007C2086"/>
    <w:rsid w:val="007C28D9"/>
    <w:rsid w:val="007C2AB1"/>
    <w:rsid w:val="007C2BDE"/>
    <w:rsid w:val="007C2FB3"/>
    <w:rsid w:val="007C300A"/>
    <w:rsid w:val="007C409D"/>
    <w:rsid w:val="007C423C"/>
    <w:rsid w:val="007C517B"/>
    <w:rsid w:val="007C68F0"/>
    <w:rsid w:val="007C6F6B"/>
    <w:rsid w:val="007C7942"/>
    <w:rsid w:val="007D03D8"/>
    <w:rsid w:val="007D103D"/>
    <w:rsid w:val="007D129C"/>
    <w:rsid w:val="007D1B8E"/>
    <w:rsid w:val="007D1E96"/>
    <w:rsid w:val="007D2B47"/>
    <w:rsid w:val="007D2D99"/>
    <w:rsid w:val="007D3112"/>
    <w:rsid w:val="007D3376"/>
    <w:rsid w:val="007D360E"/>
    <w:rsid w:val="007D3965"/>
    <w:rsid w:val="007D3BE5"/>
    <w:rsid w:val="007D41E3"/>
    <w:rsid w:val="007D4296"/>
    <w:rsid w:val="007D4E2C"/>
    <w:rsid w:val="007D6626"/>
    <w:rsid w:val="007D6FFB"/>
    <w:rsid w:val="007D7A77"/>
    <w:rsid w:val="007E0350"/>
    <w:rsid w:val="007E09C5"/>
    <w:rsid w:val="007E0ABB"/>
    <w:rsid w:val="007E0C06"/>
    <w:rsid w:val="007E23C1"/>
    <w:rsid w:val="007E250F"/>
    <w:rsid w:val="007E2BF9"/>
    <w:rsid w:val="007E2D1E"/>
    <w:rsid w:val="007E3025"/>
    <w:rsid w:val="007E315A"/>
    <w:rsid w:val="007E4406"/>
    <w:rsid w:val="007E49B1"/>
    <w:rsid w:val="007E4EB0"/>
    <w:rsid w:val="007E59B2"/>
    <w:rsid w:val="007E5C8D"/>
    <w:rsid w:val="007E6789"/>
    <w:rsid w:val="007E6911"/>
    <w:rsid w:val="007E71A6"/>
    <w:rsid w:val="007E799D"/>
    <w:rsid w:val="007F0DF1"/>
    <w:rsid w:val="007F1E32"/>
    <w:rsid w:val="007F238E"/>
    <w:rsid w:val="007F2901"/>
    <w:rsid w:val="007F2954"/>
    <w:rsid w:val="007F2B6F"/>
    <w:rsid w:val="007F2B9B"/>
    <w:rsid w:val="007F2D20"/>
    <w:rsid w:val="007F301C"/>
    <w:rsid w:val="007F3575"/>
    <w:rsid w:val="007F45A7"/>
    <w:rsid w:val="007F4969"/>
    <w:rsid w:val="007F5C7D"/>
    <w:rsid w:val="007F6768"/>
    <w:rsid w:val="007F6AF9"/>
    <w:rsid w:val="007F70F2"/>
    <w:rsid w:val="007F7380"/>
    <w:rsid w:val="007F7BA9"/>
    <w:rsid w:val="0080013C"/>
    <w:rsid w:val="008003BA"/>
    <w:rsid w:val="008004E4"/>
    <w:rsid w:val="00800902"/>
    <w:rsid w:val="00800D3C"/>
    <w:rsid w:val="008015C5"/>
    <w:rsid w:val="00801699"/>
    <w:rsid w:val="008018D1"/>
    <w:rsid w:val="00801CD1"/>
    <w:rsid w:val="0080208A"/>
    <w:rsid w:val="00803465"/>
    <w:rsid w:val="00803DFA"/>
    <w:rsid w:val="00804233"/>
    <w:rsid w:val="0080517D"/>
    <w:rsid w:val="00805696"/>
    <w:rsid w:val="008061C6"/>
    <w:rsid w:val="008068D0"/>
    <w:rsid w:val="0080699B"/>
    <w:rsid w:val="00806B1A"/>
    <w:rsid w:val="00806D6B"/>
    <w:rsid w:val="008072F9"/>
    <w:rsid w:val="008109B1"/>
    <w:rsid w:val="00810C1A"/>
    <w:rsid w:val="00810C5A"/>
    <w:rsid w:val="00811D10"/>
    <w:rsid w:val="00811D40"/>
    <w:rsid w:val="00811D7C"/>
    <w:rsid w:val="0081225D"/>
    <w:rsid w:val="00813505"/>
    <w:rsid w:val="00813629"/>
    <w:rsid w:val="00813774"/>
    <w:rsid w:val="00813999"/>
    <w:rsid w:val="00813F99"/>
    <w:rsid w:val="0081402A"/>
    <w:rsid w:val="00814343"/>
    <w:rsid w:val="00814B2C"/>
    <w:rsid w:val="00814E71"/>
    <w:rsid w:val="00815385"/>
    <w:rsid w:val="0081557B"/>
    <w:rsid w:val="0081593F"/>
    <w:rsid w:val="008163C4"/>
    <w:rsid w:val="008166AE"/>
    <w:rsid w:val="0081674B"/>
    <w:rsid w:val="00816D43"/>
    <w:rsid w:val="00816D6A"/>
    <w:rsid w:val="00817EDB"/>
    <w:rsid w:val="00820407"/>
    <w:rsid w:val="0082073B"/>
    <w:rsid w:val="0082146D"/>
    <w:rsid w:val="0082151C"/>
    <w:rsid w:val="00821AB2"/>
    <w:rsid w:val="00822309"/>
    <w:rsid w:val="00822DF1"/>
    <w:rsid w:val="00823607"/>
    <w:rsid w:val="00823B88"/>
    <w:rsid w:val="008244E0"/>
    <w:rsid w:val="008248FE"/>
    <w:rsid w:val="00824A41"/>
    <w:rsid w:val="00824A5E"/>
    <w:rsid w:val="00824BEC"/>
    <w:rsid w:val="00824D79"/>
    <w:rsid w:val="00824E16"/>
    <w:rsid w:val="00825238"/>
    <w:rsid w:val="008256B0"/>
    <w:rsid w:val="0082577C"/>
    <w:rsid w:val="008257AA"/>
    <w:rsid w:val="0082652C"/>
    <w:rsid w:val="00826EF4"/>
    <w:rsid w:val="00827489"/>
    <w:rsid w:val="00827B95"/>
    <w:rsid w:val="0083044C"/>
    <w:rsid w:val="0083062E"/>
    <w:rsid w:val="0083112C"/>
    <w:rsid w:val="008319D6"/>
    <w:rsid w:val="00832028"/>
    <w:rsid w:val="008322F0"/>
    <w:rsid w:val="00832399"/>
    <w:rsid w:val="008327A7"/>
    <w:rsid w:val="00832EBE"/>
    <w:rsid w:val="0083352A"/>
    <w:rsid w:val="008337CE"/>
    <w:rsid w:val="00833A87"/>
    <w:rsid w:val="008344AC"/>
    <w:rsid w:val="008357A9"/>
    <w:rsid w:val="00836506"/>
    <w:rsid w:val="00836AFD"/>
    <w:rsid w:val="0083727F"/>
    <w:rsid w:val="00837587"/>
    <w:rsid w:val="008375B3"/>
    <w:rsid w:val="008401F7"/>
    <w:rsid w:val="00840573"/>
    <w:rsid w:val="008408B6"/>
    <w:rsid w:val="00840995"/>
    <w:rsid w:val="00840BA9"/>
    <w:rsid w:val="00840E9E"/>
    <w:rsid w:val="008415D5"/>
    <w:rsid w:val="00841FAF"/>
    <w:rsid w:val="008426C9"/>
    <w:rsid w:val="008428C6"/>
    <w:rsid w:val="00842AFD"/>
    <w:rsid w:val="00842B83"/>
    <w:rsid w:val="008439E6"/>
    <w:rsid w:val="00844512"/>
    <w:rsid w:val="00844ED0"/>
    <w:rsid w:val="0084538F"/>
    <w:rsid w:val="00845446"/>
    <w:rsid w:val="00845459"/>
    <w:rsid w:val="00845551"/>
    <w:rsid w:val="00845B6A"/>
    <w:rsid w:val="00845D59"/>
    <w:rsid w:val="00846379"/>
    <w:rsid w:val="008463D9"/>
    <w:rsid w:val="00846A6C"/>
    <w:rsid w:val="00846E05"/>
    <w:rsid w:val="0084712D"/>
    <w:rsid w:val="00847763"/>
    <w:rsid w:val="00847A72"/>
    <w:rsid w:val="00850E1F"/>
    <w:rsid w:val="00851418"/>
    <w:rsid w:val="00851570"/>
    <w:rsid w:val="00851D27"/>
    <w:rsid w:val="0085201A"/>
    <w:rsid w:val="008520C2"/>
    <w:rsid w:val="008521C1"/>
    <w:rsid w:val="008526AD"/>
    <w:rsid w:val="00852817"/>
    <w:rsid w:val="00852AAF"/>
    <w:rsid w:val="00852AFA"/>
    <w:rsid w:val="00853726"/>
    <w:rsid w:val="00853DE0"/>
    <w:rsid w:val="00854A5B"/>
    <w:rsid w:val="00855101"/>
    <w:rsid w:val="008560DC"/>
    <w:rsid w:val="008561DE"/>
    <w:rsid w:val="0085665A"/>
    <w:rsid w:val="0085683D"/>
    <w:rsid w:val="008568C1"/>
    <w:rsid w:val="00856961"/>
    <w:rsid w:val="00856E99"/>
    <w:rsid w:val="008572BA"/>
    <w:rsid w:val="0085759B"/>
    <w:rsid w:val="00857A20"/>
    <w:rsid w:val="00857B04"/>
    <w:rsid w:val="00857D73"/>
    <w:rsid w:val="0086005C"/>
    <w:rsid w:val="00860598"/>
    <w:rsid w:val="008623B7"/>
    <w:rsid w:val="0086336F"/>
    <w:rsid w:val="008633F4"/>
    <w:rsid w:val="00864324"/>
    <w:rsid w:val="00864409"/>
    <w:rsid w:val="0086461A"/>
    <w:rsid w:val="0086491A"/>
    <w:rsid w:val="008649D0"/>
    <w:rsid w:val="00864E95"/>
    <w:rsid w:val="00865AD9"/>
    <w:rsid w:val="00865F11"/>
    <w:rsid w:val="00866CEF"/>
    <w:rsid w:val="00866E29"/>
    <w:rsid w:val="008673AB"/>
    <w:rsid w:val="00867DD9"/>
    <w:rsid w:val="0087050E"/>
    <w:rsid w:val="00870542"/>
    <w:rsid w:val="008708AE"/>
    <w:rsid w:val="008715B5"/>
    <w:rsid w:val="0087180A"/>
    <w:rsid w:val="0087197A"/>
    <w:rsid w:val="008720B8"/>
    <w:rsid w:val="008722D6"/>
    <w:rsid w:val="008726F5"/>
    <w:rsid w:val="00872A6B"/>
    <w:rsid w:val="00872CBA"/>
    <w:rsid w:val="00873109"/>
    <w:rsid w:val="0087365F"/>
    <w:rsid w:val="008746F3"/>
    <w:rsid w:val="0087489F"/>
    <w:rsid w:val="008750B7"/>
    <w:rsid w:val="00875706"/>
    <w:rsid w:val="008765D0"/>
    <w:rsid w:val="008772CC"/>
    <w:rsid w:val="00877A7C"/>
    <w:rsid w:val="00880458"/>
    <w:rsid w:val="00881AC3"/>
    <w:rsid w:val="00881AD8"/>
    <w:rsid w:val="00881F16"/>
    <w:rsid w:val="00882FD3"/>
    <w:rsid w:val="008830D0"/>
    <w:rsid w:val="00883635"/>
    <w:rsid w:val="00884653"/>
    <w:rsid w:val="0088465B"/>
    <w:rsid w:val="00885604"/>
    <w:rsid w:val="008858C6"/>
    <w:rsid w:val="00885D4E"/>
    <w:rsid w:val="008865C0"/>
    <w:rsid w:val="00886808"/>
    <w:rsid w:val="0088691B"/>
    <w:rsid w:val="00886CE1"/>
    <w:rsid w:val="008873F2"/>
    <w:rsid w:val="008875AD"/>
    <w:rsid w:val="00887722"/>
    <w:rsid w:val="008879EA"/>
    <w:rsid w:val="00887C89"/>
    <w:rsid w:val="00887FC6"/>
    <w:rsid w:val="00890061"/>
    <w:rsid w:val="00890172"/>
    <w:rsid w:val="0089049D"/>
    <w:rsid w:val="00890D6B"/>
    <w:rsid w:val="0089115B"/>
    <w:rsid w:val="00891382"/>
    <w:rsid w:val="00891387"/>
    <w:rsid w:val="0089141F"/>
    <w:rsid w:val="00891D82"/>
    <w:rsid w:val="008923D9"/>
    <w:rsid w:val="00893128"/>
    <w:rsid w:val="008938BF"/>
    <w:rsid w:val="008938FE"/>
    <w:rsid w:val="00894161"/>
    <w:rsid w:val="00894245"/>
    <w:rsid w:val="00894586"/>
    <w:rsid w:val="00894728"/>
    <w:rsid w:val="0089485C"/>
    <w:rsid w:val="00895442"/>
    <w:rsid w:val="00895DA5"/>
    <w:rsid w:val="00896B96"/>
    <w:rsid w:val="00896E7E"/>
    <w:rsid w:val="00897293"/>
    <w:rsid w:val="0089773B"/>
    <w:rsid w:val="008977DB"/>
    <w:rsid w:val="008A00B4"/>
    <w:rsid w:val="008A0216"/>
    <w:rsid w:val="008A034A"/>
    <w:rsid w:val="008A0387"/>
    <w:rsid w:val="008A0492"/>
    <w:rsid w:val="008A0739"/>
    <w:rsid w:val="008A0754"/>
    <w:rsid w:val="008A1BD9"/>
    <w:rsid w:val="008A2199"/>
    <w:rsid w:val="008A23B0"/>
    <w:rsid w:val="008A3D89"/>
    <w:rsid w:val="008A3F8E"/>
    <w:rsid w:val="008A3FEB"/>
    <w:rsid w:val="008A40E1"/>
    <w:rsid w:val="008A4217"/>
    <w:rsid w:val="008A505D"/>
    <w:rsid w:val="008A53E8"/>
    <w:rsid w:val="008A60ED"/>
    <w:rsid w:val="008A618F"/>
    <w:rsid w:val="008A66A9"/>
    <w:rsid w:val="008A6876"/>
    <w:rsid w:val="008A6884"/>
    <w:rsid w:val="008A6F30"/>
    <w:rsid w:val="008A702A"/>
    <w:rsid w:val="008A7845"/>
    <w:rsid w:val="008A7F89"/>
    <w:rsid w:val="008B035B"/>
    <w:rsid w:val="008B0D77"/>
    <w:rsid w:val="008B0F04"/>
    <w:rsid w:val="008B1101"/>
    <w:rsid w:val="008B13CA"/>
    <w:rsid w:val="008B1C18"/>
    <w:rsid w:val="008B22AF"/>
    <w:rsid w:val="008B3069"/>
    <w:rsid w:val="008B43B0"/>
    <w:rsid w:val="008B43E6"/>
    <w:rsid w:val="008B4918"/>
    <w:rsid w:val="008B514B"/>
    <w:rsid w:val="008B53A8"/>
    <w:rsid w:val="008B5520"/>
    <w:rsid w:val="008B59D7"/>
    <w:rsid w:val="008B5FB5"/>
    <w:rsid w:val="008B64EE"/>
    <w:rsid w:val="008B671B"/>
    <w:rsid w:val="008B6A58"/>
    <w:rsid w:val="008B713A"/>
    <w:rsid w:val="008B769B"/>
    <w:rsid w:val="008B7789"/>
    <w:rsid w:val="008C0471"/>
    <w:rsid w:val="008C05BE"/>
    <w:rsid w:val="008C0CFE"/>
    <w:rsid w:val="008C16FA"/>
    <w:rsid w:val="008C1CB3"/>
    <w:rsid w:val="008C22EE"/>
    <w:rsid w:val="008C3030"/>
    <w:rsid w:val="008C303D"/>
    <w:rsid w:val="008C33A3"/>
    <w:rsid w:val="008C3895"/>
    <w:rsid w:val="008C4D97"/>
    <w:rsid w:val="008C50F7"/>
    <w:rsid w:val="008C52E1"/>
    <w:rsid w:val="008C5804"/>
    <w:rsid w:val="008C582B"/>
    <w:rsid w:val="008C5B48"/>
    <w:rsid w:val="008C6047"/>
    <w:rsid w:val="008C6108"/>
    <w:rsid w:val="008C6523"/>
    <w:rsid w:val="008C6E28"/>
    <w:rsid w:val="008C70A8"/>
    <w:rsid w:val="008C733F"/>
    <w:rsid w:val="008C7D90"/>
    <w:rsid w:val="008C7E71"/>
    <w:rsid w:val="008D0F4F"/>
    <w:rsid w:val="008D101A"/>
    <w:rsid w:val="008D14EF"/>
    <w:rsid w:val="008D28CE"/>
    <w:rsid w:val="008D3028"/>
    <w:rsid w:val="008D3115"/>
    <w:rsid w:val="008D3416"/>
    <w:rsid w:val="008D34AD"/>
    <w:rsid w:val="008D38D7"/>
    <w:rsid w:val="008D396D"/>
    <w:rsid w:val="008D39BC"/>
    <w:rsid w:val="008D3E6A"/>
    <w:rsid w:val="008D465D"/>
    <w:rsid w:val="008D46FA"/>
    <w:rsid w:val="008D4ED2"/>
    <w:rsid w:val="008D57E2"/>
    <w:rsid w:val="008D63AA"/>
    <w:rsid w:val="008D69C5"/>
    <w:rsid w:val="008D7620"/>
    <w:rsid w:val="008D76AE"/>
    <w:rsid w:val="008D7729"/>
    <w:rsid w:val="008D7AC6"/>
    <w:rsid w:val="008D7CB6"/>
    <w:rsid w:val="008D7DB1"/>
    <w:rsid w:val="008E028D"/>
    <w:rsid w:val="008E039A"/>
    <w:rsid w:val="008E0A49"/>
    <w:rsid w:val="008E0A6D"/>
    <w:rsid w:val="008E0D54"/>
    <w:rsid w:val="008E0F3F"/>
    <w:rsid w:val="008E0F7D"/>
    <w:rsid w:val="008E1064"/>
    <w:rsid w:val="008E1211"/>
    <w:rsid w:val="008E1487"/>
    <w:rsid w:val="008E160D"/>
    <w:rsid w:val="008E179E"/>
    <w:rsid w:val="008E187C"/>
    <w:rsid w:val="008E18CE"/>
    <w:rsid w:val="008E1EC7"/>
    <w:rsid w:val="008E246C"/>
    <w:rsid w:val="008E256E"/>
    <w:rsid w:val="008E2B84"/>
    <w:rsid w:val="008E3680"/>
    <w:rsid w:val="008E3F55"/>
    <w:rsid w:val="008E4666"/>
    <w:rsid w:val="008E4ADE"/>
    <w:rsid w:val="008E4F36"/>
    <w:rsid w:val="008E5206"/>
    <w:rsid w:val="008E66BA"/>
    <w:rsid w:val="008E6936"/>
    <w:rsid w:val="008E738C"/>
    <w:rsid w:val="008E77A3"/>
    <w:rsid w:val="008E7B1E"/>
    <w:rsid w:val="008F01BE"/>
    <w:rsid w:val="008F05DD"/>
    <w:rsid w:val="008F0E1F"/>
    <w:rsid w:val="008F15CC"/>
    <w:rsid w:val="008F2262"/>
    <w:rsid w:val="008F24FA"/>
    <w:rsid w:val="008F28C8"/>
    <w:rsid w:val="008F2C64"/>
    <w:rsid w:val="008F2EE6"/>
    <w:rsid w:val="008F3010"/>
    <w:rsid w:val="008F38B4"/>
    <w:rsid w:val="008F3ABB"/>
    <w:rsid w:val="008F41F6"/>
    <w:rsid w:val="008F49D3"/>
    <w:rsid w:val="008F50C3"/>
    <w:rsid w:val="008F5690"/>
    <w:rsid w:val="008F6054"/>
    <w:rsid w:val="008F64FB"/>
    <w:rsid w:val="008F6840"/>
    <w:rsid w:val="008F6C8F"/>
    <w:rsid w:val="008F75BC"/>
    <w:rsid w:val="00900A45"/>
    <w:rsid w:val="00901265"/>
    <w:rsid w:val="009014A4"/>
    <w:rsid w:val="00901A78"/>
    <w:rsid w:val="00901FE5"/>
    <w:rsid w:val="00902006"/>
    <w:rsid w:val="0090211D"/>
    <w:rsid w:val="00902420"/>
    <w:rsid w:val="0090244E"/>
    <w:rsid w:val="00902E4D"/>
    <w:rsid w:val="009033DB"/>
    <w:rsid w:val="00903800"/>
    <w:rsid w:val="00903D82"/>
    <w:rsid w:val="00904837"/>
    <w:rsid w:val="00904BF0"/>
    <w:rsid w:val="00904CA1"/>
    <w:rsid w:val="00904FEB"/>
    <w:rsid w:val="00905797"/>
    <w:rsid w:val="00905813"/>
    <w:rsid w:val="009063DF"/>
    <w:rsid w:val="00906AAE"/>
    <w:rsid w:val="00906B32"/>
    <w:rsid w:val="00907B80"/>
    <w:rsid w:val="00910494"/>
    <w:rsid w:val="0091064C"/>
    <w:rsid w:val="00910B05"/>
    <w:rsid w:val="0091122C"/>
    <w:rsid w:val="0091205C"/>
    <w:rsid w:val="009131B8"/>
    <w:rsid w:val="009133AF"/>
    <w:rsid w:val="00914373"/>
    <w:rsid w:val="009143A8"/>
    <w:rsid w:val="00914628"/>
    <w:rsid w:val="00914820"/>
    <w:rsid w:val="00914E03"/>
    <w:rsid w:val="009155BD"/>
    <w:rsid w:val="009156A8"/>
    <w:rsid w:val="009161CC"/>
    <w:rsid w:val="009161F3"/>
    <w:rsid w:val="0091626A"/>
    <w:rsid w:val="009168B4"/>
    <w:rsid w:val="00916B57"/>
    <w:rsid w:val="00916BC2"/>
    <w:rsid w:val="009171B7"/>
    <w:rsid w:val="009173AB"/>
    <w:rsid w:val="0091785A"/>
    <w:rsid w:val="00917CA8"/>
    <w:rsid w:val="00917F2F"/>
    <w:rsid w:val="00920B98"/>
    <w:rsid w:val="00920EDE"/>
    <w:rsid w:val="00921E12"/>
    <w:rsid w:val="00922491"/>
    <w:rsid w:val="0092266D"/>
    <w:rsid w:val="00922EAD"/>
    <w:rsid w:val="0092307F"/>
    <w:rsid w:val="009236E9"/>
    <w:rsid w:val="00923FD4"/>
    <w:rsid w:val="00925645"/>
    <w:rsid w:val="009262A6"/>
    <w:rsid w:val="00926AEC"/>
    <w:rsid w:val="00926E0F"/>
    <w:rsid w:val="00926E49"/>
    <w:rsid w:val="0092722B"/>
    <w:rsid w:val="00927402"/>
    <w:rsid w:val="009275D3"/>
    <w:rsid w:val="009279D1"/>
    <w:rsid w:val="00930175"/>
    <w:rsid w:val="00930188"/>
    <w:rsid w:val="00930CF2"/>
    <w:rsid w:val="0093166E"/>
    <w:rsid w:val="00931DF2"/>
    <w:rsid w:val="00931F17"/>
    <w:rsid w:val="00932765"/>
    <w:rsid w:val="0093308B"/>
    <w:rsid w:val="009331F7"/>
    <w:rsid w:val="00933485"/>
    <w:rsid w:val="00933DEF"/>
    <w:rsid w:val="00933FA0"/>
    <w:rsid w:val="00934231"/>
    <w:rsid w:val="00934371"/>
    <w:rsid w:val="00934591"/>
    <w:rsid w:val="009350DD"/>
    <w:rsid w:val="00935CDC"/>
    <w:rsid w:val="00936360"/>
    <w:rsid w:val="00936A2C"/>
    <w:rsid w:val="00936BFF"/>
    <w:rsid w:val="00936C88"/>
    <w:rsid w:val="0093776F"/>
    <w:rsid w:val="00937CB1"/>
    <w:rsid w:val="009412F3"/>
    <w:rsid w:val="0094199A"/>
    <w:rsid w:val="00941A40"/>
    <w:rsid w:val="00941DEB"/>
    <w:rsid w:val="00941E2D"/>
    <w:rsid w:val="00942883"/>
    <w:rsid w:val="009428FE"/>
    <w:rsid w:val="00942B74"/>
    <w:rsid w:val="0094325D"/>
    <w:rsid w:val="00943BE2"/>
    <w:rsid w:val="0094473F"/>
    <w:rsid w:val="00944791"/>
    <w:rsid w:val="009447D8"/>
    <w:rsid w:val="0094528E"/>
    <w:rsid w:val="00945557"/>
    <w:rsid w:val="00945A00"/>
    <w:rsid w:val="00945E21"/>
    <w:rsid w:val="00946899"/>
    <w:rsid w:val="00947280"/>
    <w:rsid w:val="0095015B"/>
    <w:rsid w:val="00950A8F"/>
    <w:rsid w:val="00950BED"/>
    <w:rsid w:val="00951076"/>
    <w:rsid w:val="0095115E"/>
    <w:rsid w:val="00951326"/>
    <w:rsid w:val="00951351"/>
    <w:rsid w:val="00951450"/>
    <w:rsid w:val="00951FE8"/>
    <w:rsid w:val="0095319E"/>
    <w:rsid w:val="009538A4"/>
    <w:rsid w:val="0095459F"/>
    <w:rsid w:val="00954818"/>
    <w:rsid w:val="00954E18"/>
    <w:rsid w:val="00954E8A"/>
    <w:rsid w:val="0095578F"/>
    <w:rsid w:val="0095590B"/>
    <w:rsid w:val="00956494"/>
    <w:rsid w:val="009564C5"/>
    <w:rsid w:val="00956E97"/>
    <w:rsid w:val="009573DD"/>
    <w:rsid w:val="00957FB3"/>
    <w:rsid w:val="00960C94"/>
    <w:rsid w:val="0096118F"/>
    <w:rsid w:val="00961670"/>
    <w:rsid w:val="0096171E"/>
    <w:rsid w:val="00961C50"/>
    <w:rsid w:val="00961C70"/>
    <w:rsid w:val="00963297"/>
    <w:rsid w:val="0096349A"/>
    <w:rsid w:val="0096457F"/>
    <w:rsid w:val="00964708"/>
    <w:rsid w:val="00964C33"/>
    <w:rsid w:val="00964E57"/>
    <w:rsid w:val="00965CB0"/>
    <w:rsid w:val="00966047"/>
    <w:rsid w:val="00966516"/>
    <w:rsid w:val="00967191"/>
    <w:rsid w:val="00967276"/>
    <w:rsid w:val="00967E9F"/>
    <w:rsid w:val="009700D0"/>
    <w:rsid w:val="009707C1"/>
    <w:rsid w:val="00970ADC"/>
    <w:rsid w:val="00970BB5"/>
    <w:rsid w:val="009711E1"/>
    <w:rsid w:val="009713A2"/>
    <w:rsid w:val="009719A8"/>
    <w:rsid w:val="00971DAE"/>
    <w:rsid w:val="00971F05"/>
    <w:rsid w:val="009723FC"/>
    <w:rsid w:val="0097253C"/>
    <w:rsid w:val="009726BD"/>
    <w:rsid w:val="0097274A"/>
    <w:rsid w:val="009728C7"/>
    <w:rsid w:val="00972E61"/>
    <w:rsid w:val="0097353E"/>
    <w:rsid w:val="00974080"/>
    <w:rsid w:val="009742CB"/>
    <w:rsid w:val="0097497F"/>
    <w:rsid w:val="00974D65"/>
    <w:rsid w:val="00974D88"/>
    <w:rsid w:val="00975511"/>
    <w:rsid w:val="0097638A"/>
    <w:rsid w:val="00976504"/>
    <w:rsid w:val="00976BF6"/>
    <w:rsid w:val="00976DFE"/>
    <w:rsid w:val="00976EF9"/>
    <w:rsid w:val="00976F20"/>
    <w:rsid w:val="0097725A"/>
    <w:rsid w:val="0097737E"/>
    <w:rsid w:val="00977B93"/>
    <w:rsid w:val="0098041A"/>
    <w:rsid w:val="009809B4"/>
    <w:rsid w:val="00980A29"/>
    <w:rsid w:val="0098107B"/>
    <w:rsid w:val="0098145D"/>
    <w:rsid w:val="00981C45"/>
    <w:rsid w:val="00981FF7"/>
    <w:rsid w:val="009822B3"/>
    <w:rsid w:val="009823B8"/>
    <w:rsid w:val="00982E6A"/>
    <w:rsid w:val="009830E2"/>
    <w:rsid w:val="009838F9"/>
    <w:rsid w:val="00984449"/>
    <w:rsid w:val="00984721"/>
    <w:rsid w:val="00984867"/>
    <w:rsid w:val="00984BE7"/>
    <w:rsid w:val="00985750"/>
    <w:rsid w:val="00985B6A"/>
    <w:rsid w:val="00985ED8"/>
    <w:rsid w:val="00985F42"/>
    <w:rsid w:val="009860EE"/>
    <w:rsid w:val="00986AAE"/>
    <w:rsid w:val="00987013"/>
    <w:rsid w:val="00987868"/>
    <w:rsid w:val="00987930"/>
    <w:rsid w:val="00987A04"/>
    <w:rsid w:val="00987A90"/>
    <w:rsid w:val="00990FE6"/>
    <w:rsid w:val="009914E4"/>
    <w:rsid w:val="009915D8"/>
    <w:rsid w:val="0099190C"/>
    <w:rsid w:val="0099198A"/>
    <w:rsid w:val="009919F6"/>
    <w:rsid w:val="00991A80"/>
    <w:rsid w:val="00991C75"/>
    <w:rsid w:val="00991F22"/>
    <w:rsid w:val="00992226"/>
    <w:rsid w:val="009928C1"/>
    <w:rsid w:val="00992935"/>
    <w:rsid w:val="00992A2E"/>
    <w:rsid w:val="00992E2F"/>
    <w:rsid w:val="009937B9"/>
    <w:rsid w:val="00993814"/>
    <w:rsid w:val="00993929"/>
    <w:rsid w:val="00993C50"/>
    <w:rsid w:val="009944EE"/>
    <w:rsid w:val="00994F6F"/>
    <w:rsid w:val="0099573C"/>
    <w:rsid w:val="00996328"/>
    <w:rsid w:val="009971BC"/>
    <w:rsid w:val="00997F40"/>
    <w:rsid w:val="00997FF7"/>
    <w:rsid w:val="009A11E7"/>
    <w:rsid w:val="009A1BE6"/>
    <w:rsid w:val="009A1FAE"/>
    <w:rsid w:val="009A2737"/>
    <w:rsid w:val="009A29A2"/>
    <w:rsid w:val="009A2C98"/>
    <w:rsid w:val="009A2CEA"/>
    <w:rsid w:val="009A3801"/>
    <w:rsid w:val="009A38A9"/>
    <w:rsid w:val="009A3A67"/>
    <w:rsid w:val="009A4074"/>
    <w:rsid w:val="009A42B9"/>
    <w:rsid w:val="009A496E"/>
    <w:rsid w:val="009A5A80"/>
    <w:rsid w:val="009A6751"/>
    <w:rsid w:val="009A75B0"/>
    <w:rsid w:val="009A766B"/>
    <w:rsid w:val="009B017B"/>
    <w:rsid w:val="009B022D"/>
    <w:rsid w:val="009B02BD"/>
    <w:rsid w:val="009B0646"/>
    <w:rsid w:val="009B07F1"/>
    <w:rsid w:val="009B15C5"/>
    <w:rsid w:val="009B1755"/>
    <w:rsid w:val="009B192D"/>
    <w:rsid w:val="009B1DDD"/>
    <w:rsid w:val="009B26F7"/>
    <w:rsid w:val="009B2EA8"/>
    <w:rsid w:val="009B30CF"/>
    <w:rsid w:val="009B30D9"/>
    <w:rsid w:val="009B31CE"/>
    <w:rsid w:val="009B3269"/>
    <w:rsid w:val="009B3326"/>
    <w:rsid w:val="009B33CF"/>
    <w:rsid w:val="009B4189"/>
    <w:rsid w:val="009B418E"/>
    <w:rsid w:val="009B45E9"/>
    <w:rsid w:val="009B4F50"/>
    <w:rsid w:val="009B53DC"/>
    <w:rsid w:val="009B5AFA"/>
    <w:rsid w:val="009B5C71"/>
    <w:rsid w:val="009B67CC"/>
    <w:rsid w:val="009B7344"/>
    <w:rsid w:val="009B7836"/>
    <w:rsid w:val="009B7BB1"/>
    <w:rsid w:val="009C0D45"/>
    <w:rsid w:val="009C12D9"/>
    <w:rsid w:val="009C13A7"/>
    <w:rsid w:val="009C1609"/>
    <w:rsid w:val="009C31C2"/>
    <w:rsid w:val="009C3596"/>
    <w:rsid w:val="009C36C9"/>
    <w:rsid w:val="009C36F0"/>
    <w:rsid w:val="009C3B59"/>
    <w:rsid w:val="009C3BC9"/>
    <w:rsid w:val="009C3D7B"/>
    <w:rsid w:val="009C4442"/>
    <w:rsid w:val="009C4489"/>
    <w:rsid w:val="009C4508"/>
    <w:rsid w:val="009C50E9"/>
    <w:rsid w:val="009C5177"/>
    <w:rsid w:val="009C52CB"/>
    <w:rsid w:val="009C53AB"/>
    <w:rsid w:val="009C5647"/>
    <w:rsid w:val="009C69D0"/>
    <w:rsid w:val="009C6C21"/>
    <w:rsid w:val="009C70A4"/>
    <w:rsid w:val="009C77C2"/>
    <w:rsid w:val="009C7924"/>
    <w:rsid w:val="009C7D4C"/>
    <w:rsid w:val="009D038C"/>
    <w:rsid w:val="009D1126"/>
    <w:rsid w:val="009D1B69"/>
    <w:rsid w:val="009D1C0F"/>
    <w:rsid w:val="009D1C1B"/>
    <w:rsid w:val="009D25FA"/>
    <w:rsid w:val="009D2F3F"/>
    <w:rsid w:val="009D2FF5"/>
    <w:rsid w:val="009D30D1"/>
    <w:rsid w:val="009D355B"/>
    <w:rsid w:val="009D3A55"/>
    <w:rsid w:val="009D4521"/>
    <w:rsid w:val="009D4ED7"/>
    <w:rsid w:val="009D55B1"/>
    <w:rsid w:val="009D6694"/>
    <w:rsid w:val="009D6EC6"/>
    <w:rsid w:val="009D78AA"/>
    <w:rsid w:val="009D7CEE"/>
    <w:rsid w:val="009E0982"/>
    <w:rsid w:val="009E1459"/>
    <w:rsid w:val="009E1AEE"/>
    <w:rsid w:val="009E1CB2"/>
    <w:rsid w:val="009E1E0A"/>
    <w:rsid w:val="009E22E0"/>
    <w:rsid w:val="009E2677"/>
    <w:rsid w:val="009E3162"/>
    <w:rsid w:val="009E3377"/>
    <w:rsid w:val="009E3581"/>
    <w:rsid w:val="009E3D65"/>
    <w:rsid w:val="009E4230"/>
    <w:rsid w:val="009E4243"/>
    <w:rsid w:val="009E46A7"/>
    <w:rsid w:val="009E495F"/>
    <w:rsid w:val="009E49AB"/>
    <w:rsid w:val="009E4C2A"/>
    <w:rsid w:val="009E5850"/>
    <w:rsid w:val="009E6851"/>
    <w:rsid w:val="009E7111"/>
    <w:rsid w:val="009F031F"/>
    <w:rsid w:val="009F0C2C"/>
    <w:rsid w:val="009F170B"/>
    <w:rsid w:val="009F1894"/>
    <w:rsid w:val="009F1E5F"/>
    <w:rsid w:val="009F236D"/>
    <w:rsid w:val="009F2830"/>
    <w:rsid w:val="009F2CA0"/>
    <w:rsid w:val="009F2F72"/>
    <w:rsid w:val="009F3BB3"/>
    <w:rsid w:val="009F3E63"/>
    <w:rsid w:val="009F41F0"/>
    <w:rsid w:val="009F481C"/>
    <w:rsid w:val="009F6713"/>
    <w:rsid w:val="009F694D"/>
    <w:rsid w:val="00A005B9"/>
    <w:rsid w:val="00A009F0"/>
    <w:rsid w:val="00A00DB9"/>
    <w:rsid w:val="00A00E24"/>
    <w:rsid w:val="00A01301"/>
    <w:rsid w:val="00A01438"/>
    <w:rsid w:val="00A0147B"/>
    <w:rsid w:val="00A0228B"/>
    <w:rsid w:val="00A02685"/>
    <w:rsid w:val="00A02C48"/>
    <w:rsid w:val="00A02EEE"/>
    <w:rsid w:val="00A03502"/>
    <w:rsid w:val="00A039D4"/>
    <w:rsid w:val="00A03CE7"/>
    <w:rsid w:val="00A03D3C"/>
    <w:rsid w:val="00A03D90"/>
    <w:rsid w:val="00A03EE6"/>
    <w:rsid w:val="00A04CE6"/>
    <w:rsid w:val="00A04EC4"/>
    <w:rsid w:val="00A050BC"/>
    <w:rsid w:val="00A05CF7"/>
    <w:rsid w:val="00A06DC0"/>
    <w:rsid w:val="00A0788F"/>
    <w:rsid w:val="00A10146"/>
    <w:rsid w:val="00A10463"/>
    <w:rsid w:val="00A10D70"/>
    <w:rsid w:val="00A11509"/>
    <w:rsid w:val="00A11D89"/>
    <w:rsid w:val="00A1208F"/>
    <w:rsid w:val="00A12F81"/>
    <w:rsid w:val="00A13140"/>
    <w:rsid w:val="00A1330A"/>
    <w:rsid w:val="00A138D2"/>
    <w:rsid w:val="00A13B39"/>
    <w:rsid w:val="00A13F7D"/>
    <w:rsid w:val="00A13FDE"/>
    <w:rsid w:val="00A140DF"/>
    <w:rsid w:val="00A140ED"/>
    <w:rsid w:val="00A14684"/>
    <w:rsid w:val="00A14A4A"/>
    <w:rsid w:val="00A14EF6"/>
    <w:rsid w:val="00A15423"/>
    <w:rsid w:val="00A154E2"/>
    <w:rsid w:val="00A15529"/>
    <w:rsid w:val="00A159C9"/>
    <w:rsid w:val="00A1630C"/>
    <w:rsid w:val="00A16618"/>
    <w:rsid w:val="00A1677A"/>
    <w:rsid w:val="00A16E16"/>
    <w:rsid w:val="00A16F23"/>
    <w:rsid w:val="00A174A1"/>
    <w:rsid w:val="00A17A5D"/>
    <w:rsid w:val="00A20155"/>
    <w:rsid w:val="00A20B78"/>
    <w:rsid w:val="00A20ECE"/>
    <w:rsid w:val="00A20F0C"/>
    <w:rsid w:val="00A214F1"/>
    <w:rsid w:val="00A21A5C"/>
    <w:rsid w:val="00A226F4"/>
    <w:rsid w:val="00A22C70"/>
    <w:rsid w:val="00A22F60"/>
    <w:rsid w:val="00A23799"/>
    <w:rsid w:val="00A2403B"/>
    <w:rsid w:val="00A24469"/>
    <w:rsid w:val="00A2494E"/>
    <w:rsid w:val="00A249E4"/>
    <w:rsid w:val="00A24DE2"/>
    <w:rsid w:val="00A254C8"/>
    <w:rsid w:val="00A25540"/>
    <w:rsid w:val="00A256B0"/>
    <w:rsid w:val="00A256ED"/>
    <w:rsid w:val="00A25941"/>
    <w:rsid w:val="00A25CF4"/>
    <w:rsid w:val="00A25DE1"/>
    <w:rsid w:val="00A26DEE"/>
    <w:rsid w:val="00A27601"/>
    <w:rsid w:val="00A302BD"/>
    <w:rsid w:val="00A3086E"/>
    <w:rsid w:val="00A319A4"/>
    <w:rsid w:val="00A32084"/>
    <w:rsid w:val="00A32798"/>
    <w:rsid w:val="00A32945"/>
    <w:rsid w:val="00A32CB3"/>
    <w:rsid w:val="00A330B9"/>
    <w:rsid w:val="00A3386F"/>
    <w:rsid w:val="00A33900"/>
    <w:rsid w:val="00A33A97"/>
    <w:rsid w:val="00A33C01"/>
    <w:rsid w:val="00A33C89"/>
    <w:rsid w:val="00A33D21"/>
    <w:rsid w:val="00A347E5"/>
    <w:rsid w:val="00A34D36"/>
    <w:rsid w:val="00A3527E"/>
    <w:rsid w:val="00A35485"/>
    <w:rsid w:val="00A35BD7"/>
    <w:rsid w:val="00A36810"/>
    <w:rsid w:val="00A36948"/>
    <w:rsid w:val="00A36E02"/>
    <w:rsid w:val="00A3749C"/>
    <w:rsid w:val="00A3756C"/>
    <w:rsid w:val="00A3757C"/>
    <w:rsid w:val="00A37E5F"/>
    <w:rsid w:val="00A401BA"/>
    <w:rsid w:val="00A40554"/>
    <w:rsid w:val="00A408B9"/>
    <w:rsid w:val="00A416CF"/>
    <w:rsid w:val="00A4259F"/>
    <w:rsid w:val="00A426F6"/>
    <w:rsid w:val="00A43245"/>
    <w:rsid w:val="00A43439"/>
    <w:rsid w:val="00A4421F"/>
    <w:rsid w:val="00A44813"/>
    <w:rsid w:val="00A44DB2"/>
    <w:rsid w:val="00A4513E"/>
    <w:rsid w:val="00A46A0F"/>
    <w:rsid w:val="00A47C8E"/>
    <w:rsid w:val="00A51480"/>
    <w:rsid w:val="00A51495"/>
    <w:rsid w:val="00A51535"/>
    <w:rsid w:val="00A51815"/>
    <w:rsid w:val="00A5196A"/>
    <w:rsid w:val="00A5212E"/>
    <w:rsid w:val="00A5214E"/>
    <w:rsid w:val="00A52450"/>
    <w:rsid w:val="00A53207"/>
    <w:rsid w:val="00A53479"/>
    <w:rsid w:val="00A53852"/>
    <w:rsid w:val="00A53868"/>
    <w:rsid w:val="00A53B63"/>
    <w:rsid w:val="00A53D15"/>
    <w:rsid w:val="00A56F24"/>
    <w:rsid w:val="00A57B8F"/>
    <w:rsid w:val="00A6104B"/>
    <w:rsid w:val="00A610C0"/>
    <w:rsid w:val="00A610E0"/>
    <w:rsid w:val="00A61976"/>
    <w:rsid w:val="00A61F26"/>
    <w:rsid w:val="00A624E3"/>
    <w:rsid w:val="00A626FC"/>
    <w:rsid w:val="00A62790"/>
    <w:rsid w:val="00A62A08"/>
    <w:rsid w:val="00A634FD"/>
    <w:rsid w:val="00A6352B"/>
    <w:rsid w:val="00A63B93"/>
    <w:rsid w:val="00A65039"/>
    <w:rsid w:val="00A65A90"/>
    <w:rsid w:val="00A660E8"/>
    <w:rsid w:val="00A6628D"/>
    <w:rsid w:val="00A665DC"/>
    <w:rsid w:val="00A66618"/>
    <w:rsid w:val="00A66916"/>
    <w:rsid w:val="00A6770A"/>
    <w:rsid w:val="00A67847"/>
    <w:rsid w:val="00A67CA8"/>
    <w:rsid w:val="00A70140"/>
    <w:rsid w:val="00A7024F"/>
    <w:rsid w:val="00A70755"/>
    <w:rsid w:val="00A707E9"/>
    <w:rsid w:val="00A71703"/>
    <w:rsid w:val="00A71D2E"/>
    <w:rsid w:val="00A71FE6"/>
    <w:rsid w:val="00A722AC"/>
    <w:rsid w:val="00A72A1B"/>
    <w:rsid w:val="00A72C1E"/>
    <w:rsid w:val="00A72F4D"/>
    <w:rsid w:val="00A72FBB"/>
    <w:rsid w:val="00A73262"/>
    <w:rsid w:val="00A74899"/>
    <w:rsid w:val="00A749C2"/>
    <w:rsid w:val="00A74E85"/>
    <w:rsid w:val="00A751A3"/>
    <w:rsid w:val="00A755C4"/>
    <w:rsid w:val="00A75767"/>
    <w:rsid w:val="00A75783"/>
    <w:rsid w:val="00A75C2D"/>
    <w:rsid w:val="00A75EDE"/>
    <w:rsid w:val="00A76156"/>
    <w:rsid w:val="00A76DB9"/>
    <w:rsid w:val="00A778AB"/>
    <w:rsid w:val="00A77948"/>
    <w:rsid w:val="00A8022B"/>
    <w:rsid w:val="00A80830"/>
    <w:rsid w:val="00A80B2D"/>
    <w:rsid w:val="00A81315"/>
    <w:rsid w:val="00A81380"/>
    <w:rsid w:val="00A81384"/>
    <w:rsid w:val="00A8315D"/>
    <w:rsid w:val="00A8342E"/>
    <w:rsid w:val="00A846E8"/>
    <w:rsid w:val="00A8492B"/>
    <w:rsid w:val="00A84A24"/>
    <w:rsid w:val="00A84B39"/>
    <w:rsid w:val="00A84F57"/>
    <w:rsid w:val="00A860BD"/>
    <w:rsid w:val="00A8615C"/>
    <w:rsid w:val="00A86A52"/>
    <w:rsid w:val="00A86B8E"/>
    <w:rsid w:val="00A86D24"/>
    <w:rsid w:val="00A8735F"/>
    <w:rsid w:val="00A87AAC"/>
    <w:rsid w:val="00A87D50"/>
    <w:rsid w:val="00A90607"/>
    <w:rsid w:val="00A906DE"/>
    <w:rsid w:val="00A90BC1"/>
    <w:rsid w:val="00A90D12"/>
    <w:rsid w:val="00A90D51"/>
    <w:rsid w:val="00A910BB"/>
    <w:rsid w:val="00A9154F"/>
    <w:rsid w:val="00A91842"/>
    <w:rsid w:val="00A92053"/>
    <w:rsid w:val="00A9209E"/>
    <w:rsid w:val="00A92328"/>
    <w:rsid w:val="00A92403"/>
    <w:rsid w:val="00A92911"/>
    <w:rsid w:val="00A92A1C"/>
    <w:rsid w:val="00A93BB0"/>
    <w:rsid w:val="00A93EBB"/>
    <w:rsid w:val="00A93F35"/>
    <w:rsid w:val="00A94098"/>
    <w:rsid w:val="00A942D0"/>
    <w:rsid w:val="00A9495A"/>
    <w:rsid w:val="00A949BA"/>
    <w:rsid w:val="00A94E8A"/>
    <w:rsid w:val="00A9551B"/>
    <w:rsid w:val="00A9567A"/>
    <w:rsid w:val="00A9605F"/>
    <w:rsid w:val="00A9696D"/>
    <w:rsid w:val="00A96A37"/>
    <w:rsid w:val="00A96F83"/>
    <w:rsid w:val="00A97116"/>
    <w:rsid w:val="00A9719F"/>
    <w:rsid w:val="00A9791B"/>
    <w:rsid w:val="00AA18AA"/>
    <w:rsid w:val="00AA1CDA"/>
    <w:rsid w:val="00AA1D58"/>
    <w:rsid w:val="00AA22A7"/>
    <w:rsid w:val="00AA2CF1"/>
    <w:rsid w:val="00AA2DE5"/>
    <w:rsid w:val="00AA3A1C"/>
    <w:rsid w:val="00AA3C40"/>
    <w:rsid w:val="00AA40FD"/>
    <w:rsid w:val="00AA4271"/>
    <w:rsid w:val="00AA4A15"/>
    <w:rsid w:val="00AA5079"/>
    <w:rsid w:val="00AA53FE"/>
    <w:rsid w:val="00AA546B"/>
    <w:rsid w:val="00AA6224"/>
    <w:rsid w:val="00AA6946"/>
    <w:rsid w:val="00AA70F5"/>
    <w:rsid w:val="00AA7E0E"/>
    <w:rsid w:val="00AB0464"/>
    <w:rsid w:val="00AB0703"/>
    <w:rsid w:val="00AB07EE"/>
    <w:rsid w:val="00AB2616"/>
    <w:rsid w:val="00AB2951"/>
    <w:rsid w:val="00AB29ED"/>
    <w:rsid w:val="00AB2B5C"/>
    <w:rsid w:val="00AB3693"/>
    <w:rsid w:val="00AB3BB9"/>
    <w:rsid w:val="00AB40FF"/>
    <w:rsid w:val="00AB45F2"/>
    <w:rsid w:val="00AB47B6"/>
    <w:rsid w:val="00AB4D18"/>
    <w:rsid w:val="00AB52EC"/>
    <w:rsid w:val="00AB5929"/>
    <w:rsid w:val="00AB5C9A"/>
    <w:rsid w:val="00AB6B95"/>
    <w:rsid w:val="00AB6C85"/>
    <w:rsid w:val="00AB6E01"/>
    <w:rsid w:val="00AB77F9"/>
    <w:rsid w:val="00AC12B4"/>
    <w:rsid w:val="00AC21B1"/>
    <w:rsid w:val="00AC2A2A"/>
    <w:rsid w:val="00AC2C5E"/>
    <w:rsid w:val="00AC2FBA"/>
    <w:rsid w:val="00AC324B"/>
    <w:rsid w:val="00AC3466"/>
    <w:rsid w:val="00AC4572"/>
    <w:rsid w:val="00AC5455"/>
    <w:rsid w:val="00AC6191"/>
    <w:rsid w:val="00AC65E6"/>
    <w:rsid w:val="00AC680E"/>
    <w:rsid w:val="00AC6919"/>
    <w:rsid w:val="00AC6AA6"/>
    <w:rsid w:val="00AC7E7F"/>
    <w:rsid w:val="00AD02E0"/>
    <w:rsid w:val="00AD04E8"/>
    <w:rsid w:val="00AD0A1C"/>
    <w:rsid w:val="00AD0AA9"/>
    <w:rsid w:val="00AD19C2"/>
    <w:rsid w:val="00AD30AD"/>
    <w:rsid w:val="00AD4D7B"/>
    <w:rsid w:val="00AD54B3"/>
    <w:rsid w:val="00AD556D"/>
    <w:rsid w:val="00AD5637"/>
    <w:rsid w:val="00AD5F4C"/>
    <w:rsid w:val="00AD65AD"/>
    <w:rsid w:val="00AD65DE"/>
    <w:rsid w:val="00AD665D"/>
    <w:rsid w:val="00AE11CF"/>
    <w:rsid w:val="00AE18C9"/>
    <w:rsid w:val="00AE2664"/>
    <w:rsid w:val="00AE2955"/>
    <w:rsid w:val="00AE3D7D"/>
    <w:rsid w:val="00AE48FA"/>
    <w:rsid w:val="00AE4D9B"/>
    <w:rsid w:val="00AE5138"/>
    <w:rsid w:val="00AE53EE"/>
    <w:rsid w:val="00AE5573"/>
    <w:rsid w:val="00AE59E7"/>
    <w:rsid w:val="00AE6104"/>
    <w:rsid w:val="00AE638D"/>
    <w:rsid w:val="00AE649C"/>
    <w:rsid w:val="00AE6B56"/>
    <w:rsid w:val="00AE7C7F"/>
    <w:rsid w:val="00AF0412"/>
    <w:rsid w:val="00AF06B7"/>
    <w:rsid w:val="00AF08C2"/>
    <w:rsid w:val="00AF1086"/>
    <w:rsid w:val="00AF193D"/>
    <w:rsid w:val="00AF1FBA"/>
    <w:rsid w:val="00AF2898"/>
    <w:rsid w:val="00AF2945"/>
    <w:rsid w:val="00AF2FC2"/>
    <w:rsid w:val="00AF2FF2"/>
    <w:rsid w:val="00AF4B5D"/>
    <w:rsid w:val="00AF52BE"/>
    <w:rsid w:val="00AF5481"/>
    <w:rsid w:val="00AF5BE9"/>
    <w:rsid w:val="00AF5D48"/>
    <w:rsid w:val="00AF60FC"/>
    <w:rsid w:val="00AF64E0"/>
    <w:rsid w:val="00AF67AB"/>
    <w:rsid w:val="00AF6AC0"/>
    <w:rsid w:val="00AF6B06"/>
    <w:rsid w:val="00AF6DA3"/>
    <w:rsid w:val="00AF7200"/>
    <w:rsid w:val="00AF7F7A"/>
    <w:rsid w:val="00B00758"/>
    <w:rsid w:val="00B00FBD"/>
    <w:rsid w:val="00B012B5"/>
    <w:rsid w:val="00B0130E"/>
    <w:rsid w:val="00B013C5"/>
    <w:rsid w:val="00B01710"/>
    <w:rsid w:val="00B01830"/>
    <w:rsid w:val="00B018AC"/>
    <w:rsid w:val="00B034E2"/>
    <w:rsid w:val="00B04329"/>
    <w:rsid w:val="00B04CD9"/>
    <w:rsid w:val="00B0573A"/>
    <w:rsid w:val="00B067AB"/>
    <w:rsid w:val="00B06999"/>
    <w:rsid w:val="00B06BE5"/>
    <w:rsid w:val="00B07C28"/>
    <w:rsid w:val="00B10069"/>
    <w:rsid w:val="00B105B2"/>
    <w:rsid w:val="00B1091A"/>
    <w:rsid w:val="00B10C69"/>
    <w:rsid w:val="00B1121D"/>
    <w:rsid w:val="00B112BA"/>
    <w:rsid w:val="00B1162A"/>
    <w:rsid w:val="00B117BA"/>
    <w:rsid w:val="00B11E0B"/>
    <w:rsid w:val="00B122EE"/>
    <w:rsid w:val="00B12473"/>
    <w:rsid w:val="00B12A32"/>
    <w:rsid w:val="00B13D2D"/>
    <w:rsid w:val="00B142C0"/>
    <w:rsid w:val="00B14782"/>
    <w:rsid w:val="00B14CA6"/>
    <w:rsid w:val="00B15D0C"/>
    <w:rsid w:val="00B16950"/>
    <w:rsid w:val="00B17054"/>
    <w:rsid w:val="00B176D8"/>
    <w:rsid w:val="00B17B8A"/>
    <w:rsid w:val="00B17FB1"/>
    <w:rsid w:val="00B201E2"/>
    <w:rsid w:val="00B205F7"/>
    <w:rsid w:val="00B20840"/>
    <w:rsid w:val="00B20A06"/>
    <w:rsid w:val="00B21113"/>
    <w:rsid w:val="00B211F3"/>
    <w:rsid w:val="00B21257"/>
    <w:rsid w:val="00B214FA"/>
    <w:rsid w:val="00B21831"/>
    <w:rsid w:val="00B21ADD"/>
    <w:rsid w:val="00B21F6B"/>
    <w:rsid w:val="00B227C4"/>
    <w:rsid w:val="00B22E59"/>
    <w:rsid w:val="00B232C3"/>
    <w:rsid w:val="00B23450"/>
    <w:rsid w:val="00B2372B"/>
    <w:rsid w:val="00B23831"/>
    <w:rsid w:val="00B23ACB"/>
    <w:rsid w:val="00B23C56"/>
    <w:rsid w:val="00B24E67"/>
    <w:rsid w:val="00B24F35"/>
    <w:rsid w:val="00B2549A"/>
    <w:rsid w:val="00B25D10"/>
    <w:rsid w:val="00B26182"/>
    <w:rsid w:val="00B26383"/>
    <w:rsid w:val="00B26411"/>
    <w:rsid w:val="00B27310"/>
    <w:rsid w:val="00B27AAD"/>
    <w:rsid w:val="00B27AE3"/>
    <w:rsid w:val="00B3088F"/>
    <w:rsid w:val="00B308DC"/>
    <w:rsid w:val="00B32335"/>
    <w:rsid w:val="00B326F7"/>
    <w:rsid w:val="00B3369F"/>
    <w:rsid w:val="00B33B1B"/>
    <w:rsid w:val="00B343F6"/>
    <w:rsid w:val="00B347AD"/>
    <w:rsid w:val="00B356B3"/>
    <w:rsid w:val="00B35DE3"/>
    <w:rsid w:val="00B3695A"/>
    <w:rsid w:val="00B36DE8"/>
    <w:rsid w:val="00B370EA"/>
    <w:rsid w:val="00B3717C"/>
    <w:rsid w:val="00B37303"/>
    <w:rsid w:val="00B374C9"/>
    <w:rsid w:val="00B376A6"/>
    <w:rsid w:val="00B37E0A"/>
    <w:rsid w:val="00B37EE7"/>
    <w:rsid w:val="00B40094"/>
    <w:rsid w:val="00B401E0"/>
    <w:rsid w:val="00B40F28"/>
    <w:rsid w:val="00B416A1"/>
    <w:rsid w:val="00B4192C"/>
    <w:rsid w:val="00B41BFC"/>
    <w:rsid w:val="00B42C06"/>
    <w:rsid w:val="00B43318"/>
    <w:rsid w:val="00B4342C"/>
    <w:rsid w:val="00B4364C"/>
    <w:rsid w:val="00B4395D"/>
    <w:rsid w:val="00B43C0B"/>
    <w:rsid w:val="00B43EDE"/>
    <w:rsid w:val="00B44510"/>
    <w:rsid w:val="00B44560"/>
    <w:rsid w:val="00B44B64"/>
    <w:rsid w:val="00B44C26"/>
    <w:rsid w:val="00B44C54"/>
    <w:rsid w:val="00B45D3F"/>
    <w:rsid w:val="00B46345"/>
    <w:rsid w:val="00B47069"/>
    <w:rsid w:val="00B47B12"/>
    <w:rsid w:val="00B47DDF"/>
    <w:rsid w:val="00B50395"/>
    <w:rsid w:val="00B50C73"/>
    <w:rsid w:val="00B50FC2"/>
    <w:rsid w:val="00B51017"/>
    <w:rsid w:val="00B510C6"/>
    <w:rsid w:val="00B51197"/>
    <w:rsid w:val="00B518D0"/>
    <w:rsid w:val="00B51B4F"/>
    <w:rsid w:val="00B525CE"/>
    <w:rsid w:val="00B52641"/>
    <w:rsid w:val="00B52EAC"/>
    <w:rsid w:val="00B53007"/>
    <w:rsid w:val="00B53375"/>
    <w:rsid w:val="00B53573"/>
    <w:rsid w:val="00B542AD"/>
    <w:rsid w:val="00B5439C"/>
    <w:rsid w:val="00B5452B"/>
    <w:rsid w:val="00B55978"/>
    <w:rsid w:val="00B55996"/>
    <w:rsid w:val="00B55E31"/>
    <w:rsid w:val="00B56251"/>
    <w:rsid w:val="00B5650F"/>
    <w:rsid w:val="00B56A33"/>
    <w:rsid w:val="00B56D54"/>
    <w:rsid w:val="00B56EE6"/>
    <w:rsid w:val="00B6010E"/>
    <w:rsid w:val="00B606FD"/>
    <w:rsid w:val="00B609A5"/>
    <w:rsid w:val="00B60C3D"/>
    <w:rsid w:val="00B60D61"/>
    <w:rsid w:val="00B60FFB"/>
    <w:rsid w:val="00B61677"/>
    <w:rsid w:val="00B61BBA"/>
    <w:rsid w:val="00B623AD"/>
    <w:rsid w:val="00B632D7"/>
    <w:rsid w:val="00B63D0F"/>
    <w:rsid w:val="00B63E36"/>
    <w:rsid w:val="00B6434D"/>
    <w:rsid w:val="00B644B3"/>
    <w:rsid w:val="00B6469F"/>
    <w:rsid w:val="00B64B62"/>
    <w:rsid w:val="00B64E45"/>
    <w:rsid w:val="00B65DE4"/>
    <w:rsid w:val="00B665BD"/>
    <w:rsid w:val="00B66759"/>
    <w:rsid w:val="00B667BF"/>
    <w:rsid w:val="00B6796A"/>
    <w:rsid w:val="00B67BC2"/>
    <w:rsid w:val="00B67D40"/>
    <w:rsid w:val="00B701B5"/>
    <w:rsid w:val="00B70ECB"/>
    <w:rsid w:val="00B71A6D"/>
    <w:rsid w:val="00B71C8A"/>
    <w:rsid w:val="00B7290B"/>
    <w:rsid w:val="00B733C1"/>
    <w:rsid w:val="00B73EB2"/>
    <w:rsid w:val="00B742D7"/>
    <w:rsid w:val="00B74AEC"/>
    <w:rsid w:val="00B7611B"/>
    <w:rsid w:val="00B7675F"/>
    <w:rsid w:val="00B76FDD"/>
    <w:rsid w:val="00B77278"/>
    <w:rsid w:val="00B774CA"/>
    <w:rsid w:val="00B77C7E"/>
    <w:rsid w:val="00B80769"/>
    <w:rsid w:val="00B80FA8"/>
    <w:rsid w:val="00B8182B"/>
    <w:rsid w:val="00B81F12"/>
    <w:rsid w:val="00B837C6"/>
    <w:rsid w:val="00B840CC"/>
    <w:rsid w:val="00B8494B"/>
    <w:rsid w:val="00B85821"/>
    <w:rsid w:val="00B86635"/>
    <w:rsid w:val="00B8678C"/>
    <w:rsid w:val="00B870E8"/>
    <w:rsid w:val="00B90784"/>
    <w:rsid w:val="00B907A3"/>
    <w:rsid w:val="00B90B31"/>
    <w:rsid w:val="00B90ED2"/>
    <w:rsid w:val="00B915A7"/>
    <w:rsid w:val="00B91911"/>
    <w:rsid w:val="00B91EB1"/>
    <w:rsid w:val="00B92752"/>
    <w:rsid w:val="00B9319A"/>
    <w:rsid w:val="00B93958"/>
    <w:rsid w:val="00B93C7F"/>
    <w:rsid w:val="00B947FF"/>
    <w:rsid w:val="00B94A19"/>
    <w:rsid w:val="00B94E87"/>
    <w:rsid w:val="00B950BF"/>
    <w:rsid w:val="00B950FD"/>
    <w:rsid w:val="00B95184"/>
    <w:rsid w:val="00B952C9"/>
    <w:rsid w:val="00B9603D"/>
    <w:rsid w:val="00B97928"/>
    <w:rsid w:val="00B97D4A"/>
    <w:rsid w:val="00BA0005"/>
    <w:rsid w:val="00BA058B"/>
    <w:rsid w:val="00BA0F1F"/>
    <w:rsid w:val="00BA1190"/>
    <w:rsid w:val="00BA197C"/>
    <w:rsid w:val="00BA1B07"/>
    <w:rsid w:val="00BA1CC0"/>
    <w:rsid w:val="00BA2150"/>
    <w:rsid w:val="00BA25B6"/>
    <w:rsid w:val="00BA2A2D"/>
    <w:rsid w:val="00BA2AE6"/>
    <w:rsid w:val="00BA2C8D"/>
    <w:rsid w:val="00BA3B08"/>
    <w:rsid w:val="00BA3D8D"/>
    <w:rsid w:val="00BA449F"/>
    <w:rsid w:val="00BA4B3B"/>
    <w:rsid w:val="00BA5ED4"/>
    <w:rsid w:val="00BA5ED7"/>
    <w:rsid w:val="00BA65B6"/>
    <w:rsid w:val="00BA67F1"/>
    <w:rsid w:val="00BA7093"/>
    <w:rsid w:val="00BB08F6"/>
    <w:rsid w:val="00BB0EFA"/>
    <w:rsid w:val="00BB10F6"/>
    <w:rsid w:val="00BB138F"/>
    <w:rsid w:val="00BB25F6"/>
    <w:rsid w:val="00BB3CED"/>
    <w:rsid w:val="00BB3D76"/>
    <w:rsid w:val="00BB4210"/>
    <w:rsid w:val="00BB4993"/>
    <w:rsid w:val="00BB5084"/>
    <w:rsid w:val="00BB5299"/>
    <w:rsid w:val="00BB5F6D"/>
    <w:rsid w:val="00BB623B"/>
    <w:rsid w:val="00BB6412"/>
    <w:rsid w:val="00BB6950"/>
    <w:rsid w:val="00BB6ABE"/>
    <w:rsid w:val="00BB6EA0"/>
    <w:rsid w:val="00BB78DE"/>
    <w:rsid w:val="00BB7C26"/>
    <w:rsid w:val="00BC0EE4"/>
    <w:rsid w:val="00BC15BA"/>
    <w:rsid w:val="00BC17FD"/>
    <w:rsid w:val="00BC18CE"/>
    <w:rsid w:val="00BC23FB"/>
    <w:rsid w:val="00BC24CF"/>
    <w:rsid w:val="00BC253D"/>
    <w:rsid w:val="00BC2892"/>
    <w:rsid w:val="00BC2C32"/>
    <w:rsid w:val="00BC4764"/>
    <w:rsid w:val="00BC4D5D"/>
    <w:rsid w:val="00BC546C"/>
    <w:rsid w:val="00BC56A4"/>
    <w:rsid w:val="00BC5E5D"/>
    <w:rsid w:val="00BC61F5"/>
    <w:rsid w:val="00BC69F5"/>
    <w:rsid w:val="00BC6C29"/>
    <w:rsid w:val="00BC6C50"/>
    <w:rsid w:val="00BC7423"/>
    <w:rsid w:val="00BC7E9A"/>
    <w:rsid w:val="00BD044B"/>
    <w:rsid w:val="00BD0599"/>
    <w:rsid w:val="00BD100C"/>
    <w:rsid w:val="00BD10B3"/>
    <w:rsid w:val="00BD1B8F"/>
    <w:rsid w:val="00BD3632"/>
    <w:rsid w:val="00BD3740"/>
    <w:rsid w:val="00BD4534"/>
    <w:rsid w:val="00BD4618"/>
    <w:rsid w:val="00BD4C36"/>
    <w:rsid w:val="00BD5866"/>
    <w:rsid w:val="00BD5AB3"/>
    <w:rsid w:val="00BD6007"/>
    <w:rsid w:val="00BD61DB"/>
    <w:rsid w:val="00BD6723"/>
    <w:rsid w:val="00BD69EF"/>
    <w:rsid w:val="00BD6DBE"/>
    <w:rsid w:val="00BD6F0B"/>
    <w:rsid w:val="00BD76FF"/>
    <w:rsid w:val="00BD7E85"/>
    <w:rsid w:val="00BD7F28"/>
    <w:rsid w:val="00BE0070"/>
    <w:rsid w:val="00BE013F"/>
    <w:rsid w:val="00BE0601"/>
    <w:rsid w:val="00BE106F"/>
    <w:rsid w:val="00BE195B"/>
    <w:rsid w:val="00BE1B4D"/>
    <w:rsid w:val="00BE1DB5"/>
    <w:rsid w:val="00BE25ED"/>
    <w:rsid w:val="00BE28AB"/>
    <w:rsid w:val="00BE29D4"/>
    <w:rsid w:val="00BE3695"/>
    <w:rsid w:val="00BE496B"/>
    <w:rsid w:val="00BE4F2F"/>
    <w:rsid w:val="00BE5065"/>
    <w:rsid w:val="00BE6505"/>
    <w:rsid w:val="00BE674E"/>
    <w:rsid w:val="00BE68E0"/>
    <w:rsid w:val="00BE6CE2"/>
    <w:rsid w:val="00BE7017"/>
    <w:rsid w:val="00BE71AB"/>
    <w:rsid w:val="00BE7270"/>
    <w:rsid w:val="00BE727B"/>
    <w:rsid w:val="00BE7665"/>
    <w:rsid w:val="00BE76D2"/>
    <w:rsid w:val="00BE7997"/>
    <w:rsid w:val="00BE7A1C"/>
    <w:rsid w:val="00BF0528"/>
    <w:rsid w:val="00BF08E9"/>
    <w:rsid w:val="00BF0995"/>
    <w:rsid w:val="00BF12FF"/>
    <w:rsid w:val="00BF1A6A"/>
    <w:rsid w:val="00BF271F"/>
    <w:rsid w:val="00BF29D0"/>
    <w:rsid w:val="00BF2E70"/>
    <w:rsid w:val="00BF3295"/>
    <w:rsid w:val="00BF35AA"/>
    <w:rsid w:val="00BF3AD6"/>
    <w:rsid w:val="00BF4559"/>
    <w:rsid w:val="00BF46FF"/>
    <w:rsid w:val="00BF4DDE"/>
    <w:rsid w:val="00BF5A1C"/>
    <w:rsid w:val="00BF638A"/>
    <w:rsid w:val="00BF63E3"/>
    <w:rsid w:val="00BF699B"/>
    <w:rsid w:val="00BF71F7"/>
    <w:rsid w:val="00BF797F"/>
    <w:rsid w:val="00BF7EF0"/>
    <w:rsid w:val="00C00668"/>
    <w:rsid w:val="00C00687"/>
    <w:rsid w:val="00C025A5"/>
    <w:rsid w:val="00C029AA"/>
    <w:rsid w:val="00C02F68"/>
    <w:rsid w:val="00C03045"/>
    <w:rsid w:val="00C0331B"/>
    <w:rsid w:val="00C03697"/>
    <w:rsid w:val="00C03C9D"/>
    <w:rsid w:val="00C0427A"/>
    <w:rsid w:val="00C0471B"/>
    <w:rsid w:val="00C0489A"/>
    <w:rsid w:val="00C04E71"/>
    <w:rsid w:val="00C04F58"/>
    <w:rsid w:val="00C05700"/>
    <w:rsid w:val="00C05BF3"/>
    <w:rsid w:val="00C06116"/>
    <w:rsid w:val="00C061E3"/>
    <w:rsid w:val="00C06213"/>
    <w:rsid w:val="00C06392"/>
    <w:rsid w:val="00C06510"/>
    <w:rsid w:val="00C06C7A"/>
    <w:rsid w:val="00C07D47"/>
    <w:rsid w:val="00C07DAF"/>
    <w:rsid w:val="00C07E6C"/>
    <w:rsid w:val="00C10AAB"/>
    <w:rsid w:val="00C121BE"/>
    <w:rsid w:val="00C1257B"/>
    <w:rsid w:val="00C12A4D"/>
    <w:rsid w:val="00C12BCA"/>
    <w:rsid w:val="00C13BDC"/>
    <w:rsid w:val="00C13F01"/>
    <w:rsid w:val="00C14064"/>
    <w:rsid w:val="00C143BA"/>
    <w:rsid w:val="00C1462E"/>
    <w:rsid w:val="00C14EBD"/>
    <w:rsid w:val="00C1589E"/>
    <w:rsid w:val="00C15DC2"/>
    <w:rsid w:val="00C15E8D"/>
    <w:rsid w:val="00C15EE7"/>
    <w:rsid w:val="00C16AC3"/>
    <w:rsid w:val="00C1704C"/>
    <w:rsid w:val="00C1711C"/>
    <w:rsid w:val="00C1717E"/>
    <w:rsid w:val="00C178E8"/>
    <w:rsid w:val="00C1790A"/>
    <w:rsid w:val="00C17C59"/>
    <w:rsid w:val="00C17DE4"/>
    <w:rsid w:val="00C17F8D"/>
    <w:rsid w:val="00C209B2"/>
    <w:rsid w:val="00C20B4D"/>
    <w:rsid w:val="00C20CF1"/>
    <w:rsid w:val="00C21AB7"/>
    <w:rsid w:val="00C23A0C"/>
    <w:rsid w:val="00C23FD3"/>
    <w:rsid w:val="00C23FF1"/>
    <w:rsid w:val="00C24077"/>
    <w:rsid w:val="00C24DDF"/>
    <w:rsid w:val="00C25DA8"/>
    <w:rsid w:val="00C2673C"/>
    <w:rsid w:val="00C26F03"/>
    <w:rsid w:val="00C27CEE"/>
    <w:rsid w:val="00C30997"/>
    <w:rsid w:val="00C309E6"/>
    <w:rsid w:val="00C30B26"/>
    <w:rsid w:val="00C32FC5"/>
    <w:rsid w:val="00C33231"/>
    <w:rsid w:val="00C34BEC"/>
    <w:rsid w:val="00C3502D"/>
    <w:rsid w:val="00C355FB"/>
    <w:rsid w:val="00C3588E"/>
    <w:rsid w:val="00C35ABF"/>
    <w:rsid w:val="00C35C6B"/>
    <w:rsid w:val="00C36181"/>
    <w:rsid w:val="00C36420"/>
    <w:rsid w:val="00C36515"/>
    <w:rsid w:val="00C36B67"/>
    <w:rsid w:val="00C377E6"/>
    <w:rsid w:val="00C3780D"/>
    <w:rsid w:val="00C37ED8"/>
    <w:rsid w:val="00C400D7"/>
    <w:rsid w:val="00C403CD"/>
    <w:rsid w:val="00C40C92"/>
    <w:rsid w:val="00C4159E"/>
    <w:rsid w:val="00C4180F"/>
    <w:rsid w:val="00C41815"/>
    <w:rsid w:val="00C425F4"/>
    <w:rsid w:val="00C426D8"/>
    <w:rsid w:val="00C42FC9"/>
    <w:rsid w:val="00C43820"/>
    <w:rsid w:val="00C43ECC"/>
    <w:rsid w:val="00C44648"/>
    <w:rsid w:val="00C4466D"/>
    <w:rsid w:val="00C4495B"/>
    <w:rsid w:val="00C44A4A"/>
    <w:rsid w:val="00C44B0F"/>
    <w:rsid w:val="00C44DBA"/>
    <w:rsid w:val="00C47173"/>
    <w:rsid w:val="00C474DB"/>
    <w:rsid w:val="00C47CA7"/>
    <w:rsid w:val="00C47D3A"/>
    <w:rsid w:val="00C5055C"/>
    <w:rsid w:val="00C511A1"/>
    <w:rsid w:val="00C51204"/>
    <w:rsid w:val="00C51431"/>
    <w:rsid w:val="00C5207C"/>
    <w:rsid w:val="00C52096"/>
    <w:rsid w:val="00C52159"/>
    <w:rsid w:val="00C52891"/>
    <w:rsid w:val="00C52E6B"/>
    <w:rsid w:val="00C532BD"/>
    <w:rsid w:val="00C53360"/>
    <w:rsid w:val="00C53472"/>
    <w:rsid w:val="00C540E0"/>
    <w:rsid w:val="00C541CE"/>
    <w:rsid w:val="00C5529D"/>
    <w:rsid w:val="00C5536B"/>
    <w:rsid w:val="00C55843"/>
    <w:rsid w:val="00C55BC9"/>
    <w:rsid w:val="00C55CB8"/>
    <w:rsid w:val="00C55DBC"/>
    <w:rsid w:val="00C56054"/>
    <w:rsid w:val="00C57207"/>
    <w:rsid w:val="00C57784"/>
    <w:rsid w:val="00C57B62"/>
    <w:rsid w:val="00C61308"/>
    <w:rsid w:val="00C614D3"/>
    <w:rsid w:val="00C61522"/>
    <w:rsid w:val="00C61A63"/>
    <w:rsid w:val="00C63014"/>
    <w:rsid w:val="00C63716"/>
    <w:rsid w:val="00C63BA1"/>
    <w:rsid w:val="00C6456E"/>
    <w:rsid w:val="00C64624"/>
    <w:rsid w:val="00C64A7C"/>
    <w:rsid w:val="00C6514E"/>
    <w:rsid w:val="00C651A5"/>
    <w:rsid w:val="00C65E8A"/>
    <w:rsid w:val="00C67329"/>
    <w:rsid w:val="00C70B41"/>
    <w:rsid w:val="00C7139B"/>
    <w:rsid w:val="00C71463"/>
    <w:rsid w:val="00C71798"/>
    <w:rsid w:val="00C71F3A"/>
    <w:rsid w:val="00C72522"/>
    <w:rsid w:val="00C72EBF"/>
    <w:rsid w:val="00C73AA4"/>
    <w:rsid w:val="00C746CE"/>
    <w:rsid w:val="00C74B67"/>
    <w:rsid w:val="00C74C20"/>
    <w:rsid w:val="00C74C3D"/>
    <w:rsid w:val="00C75385"/>
    <w:rsid w:val="00C75CDD"/>
    <w:rsid w:val="00C76189"/>
    <w:rsid w:val="00C76A23"/>
    <w:rsid w:val="00C76BBD"/>
    <w:rsid w:val="00C76D3D"/>
    <w:rsid w:val="00C802B9"/>
    <w:rsid w:val="00C810E9"/>
    <w:rsid w:val="00C81941"/>
    <w:rsid w:val="00C81E3B"/>
    <w:rsid w:val="00C82006"/>
    <w:rsid w:val="00C82171"/>
    <w:rsid w:val="00C82724"/>
    <w:rsid w:val="00C83280"/>
    <w:rsid w:val="00C83846"/>
    <w:rsid w:val="00C83A67"/>
    <w:rsid w:val="00C847F2"/>
    <w:rsid w:val="00C84CF7"/>
    <w:rsid w:val="00C8509D"/>
    <w:rsid w:val="00C85221"/>
    <w:rsid w:val="00C85EEC"/>
    <w:rsid w:val="00C87174"/>
    <w:rsid w:val="00C87336"/>
    <w:rsid w:val="00C87CBF"/>
    <w:rsid w:val="00C9009E"/>
    <w:rsid w:val="00C90396"/>
    <w:rsid w:val="00C90A2A"/>
    <w:rsid w:val="00C910BB"/>
    <w:rsid w:val="00C9159A"/>
    <w:rsid w:val="00C917ED"/>
    <w:rsid w:val="00C91B4B"/>
    <w:rsid w:val="00C92FE6"/>
    <w:rsid w:val="00C9319F"/>
    <w:rsid w:val="00C93679"/>
    <w:rsid w:val="00C93D5C"/>
    <w:rsid w:val="00C93E2D"/>
    <w:rsid w:val="00C93F88"/>
    <w:rsid w:val="00C941E6"/>
    <w:rsid w:val="00C94393"/>
    <w:rsid w:val="00C94B44"/>
    <w:rsid w:val="00C94CF9"/>
    <w:rsid w:val="00C954B6"/>
    <w:rsid w:val="00C954C2"/>
    <w:rsid w:val="00C955FE"/>
    <w:rsid w:val="00C95C9B"/>
    <w:rsid w:val="00C95DD9"/>
    <w:rsid w:val="00C9628D"/>
    <w:rsid w:val="00C96484"/>
    <w:rsid w:val="00C96845"/>
    <w:rsid w:val="00C968BA"/>
    <w:rsid w:val="00C96D2A"/>
    <w:rsid w:val="00C97501"/>
    <w:rsid w:val="00C97ED7"/>
    <w:rsid w:val="00CA03AC"/>
    <w:rsid w:val="00CA0AD3"/>
    <w:rsid w:val="00CA1393"/>
    <w:rsid w:val="00CA14AB"/>
    <w:rsid w:val="00CA1600"/>
    <w:rsid w:val="00CA1DDF"/>
    <w:rsid w:val="00CA277D"/>
    <w:rsid w:val="00CA2C84"/>
    <w:rsid w:val="00CA3F86"/>
    <w:rsid w:val="00CA4233"/>
    <w:rsid w:val="00CA48E1"/>
    <w:rsid w:val="00CA4E6A"/>
    <w:rsid w:val="00CA5528"/>
    <w:rsid w:val="00CA57CC"/>
    <w:rsid w:val="00CA5B7C"/>
    <w:rsid w:val="00CA6113"/>
    <w:rsid w:val="00CA6528"/>
    <w:rsid w:val="00CA6949"/>
    <w:rsid w:val="00CA6A16"/>
    <w:rsid w:val="00CA76D2"/>
    <w:rsid w:val="00CA78C3"/>
    <w:rsid w:val="00CA7EBA"/>
    <w:rsid w:val="00CB0796"/>
    <w:rsid w:val="00CB0B01"/>
    <w:rsid w:val="00CB0BA1"/>
    <w:rsid w:val="00CB152E"/>
    <w:rsid w:val="00CB1929"/>
    <w:rsid w:val="00CB228B"/>
    <w:rsid w:val="00CB286D"/>
    <w:rsid w:val="00CB288E"/>
    <w:rsid w:val="00CB29F7"/>
    <w:rsid w:val="00CB3817"/>
    <w:rsid w:val="00CB419C"/>
    <w:rsid w:val="00CB4237"/>
    <w:rsid w:val="00CB4F30"/>
    <w:rsid w:val="00CB5458"/>
    <w:rsid w:val="00CB5A93"/>
    <w:rsid w:val="00CB5D36"/>
    <w:rsid w:val="00CB64E2"/>
    <w:rsid w:val="00CB6FDE"/>
    <w:rsid w:val="00CB770B"/>
    <w:rsid w:val="00CB7D39"/>
    <w:rsid w:val="00CC03A1"/>
    <w:rsid w:val="00CC0B0C"/>
    <w:rsid w:val="00CC0BE5"/>
    <w:rsid w:val="00CC0DE1"/>
    <w:rsid w:val="00CC154D"/>
    <w:rsid w:val="00CC22C8"/>
    <w:rsid w:val="00CC2664"/>
    <w:rsid w:val="00CC2957"/>
    <w:rsid w:val="00CC2AFB"/>
    <w:rsid w:val="00CC321F"/>
    <w:rsid w:val="00CC328B"/>
    <w:rsid w:val="00CC3F65"/>
    <w:rsid w:val="00CC40FD"/>
    <w:rsid w:val="00CC467C"/>
    <w:rsid w:val="00CC535C"/>
    <w:rsid w:val="00CC56C1"/>
    <w:rsid w:val="00CC5C77"/>
    <w:rsid w:val="00CC5DF6"/>
    <w:rsid w:val="00CC5E44"/>
    <w:rsid w:val="00CC6112"/>
    <w:rsid w:val="00CC620C"/>
    <w:rsid w:val="00CC6829"/>
    <w:rsid w:val="00CC6CFC"/>
    <w:rsid w:val="00CC7650"/>
    <w:rsid w:val="00CC7DDE"/>
    <w:rsid w:val="00CC7E39"/>
    <w:rsid w:val="00CC7F99"/>
    <w:rsid w:val="00CD03DA"/>
    <w:rsid w:val="00CD03F6"/>
    <w:rsid w:val="00CD11C3"/>
    <w:rsid w:val="00CD18BD"/>
    <w:rsid w:val="00CD1C10"/>
    <w:rsid w:val="00CD1EF0"/>
    <w:rsid w:val="00CD2FEB"/>
    <w:rsid w:val="00CD3C2D"/>
    <w:rsid w:val="00CD3F51"/>
    <w:rsid w:val="00CD3F81"/>
    <w:rsid w:val="00CD4230"/>
    <w:rsid w:val="00CD4B04"/>
    <w:rsid w:val="00CD5898"/>
    <w:rsid w:val="00CD5B99"/>
    <w:rsid w:val="00CD5CA1"/>
    <w:rsid w:val="00CD6614"/>
    <w:rsid w:val="00CD6624"/>
    <w:rsid w:val="00CD6B05"/>
    <w:rsid w:val="00CE0350"/>
    <w:rsid w:val="00CE03E8"/>
    <w:rsid w:val="00CE0437"/>
    <w:rsid w:val="00CE0459"/>
    <w:rsid w:val="00CE0AF6"/>
    <w:rsid w:val="00CE14BD"/>
    <w:rsid w:val="00CE255B"/>
    <w:rsid w:val="00CE3952"/>
    <w:rsid w:val="00CE3BF0"/>
    <w:rsid w:val="00CE45B1"/>
    <w:rsid w:val="00CE48C0"/>
    <w:rsid w:val="00CE49D7"/>
    <w:rsid w:val="00CE4E1F"/>
    <w:rsid w:val="00CE4FD9"/>
    <w:rsid w:val="00CE53A6"/>
    <w:rsid w:val="00CE5860"/>
    <w:rsid w:val="00CE5F14"/>
    <w:rsid w:val="00CE69A7"/>
    <w:rsid w:val="00CE70B7"/>
    <w:rsid w:val="00CE759A"/>
    <w:rsid w:val="00CE7937"/>
    <w:rsid w:val="00CF049C"/>
    <w:rsid w:val="00CF06DE"/>
    <w:rsid w:val="00CF11D6"/>
    <w:rsid w:val="00CF1927"/>
    <w:rsid w:val="00CF1A36"/>
    <w:rsid w:val="00CF20A5"/>
    <w:rsid w:val="00CF25B0"/>
    <w:rsid w:val="00CF2C24"/>
    <w:rsid w:val="00CF31E1"/>
    <w:rsid w:val="00CF361B"/>
    <w:rsid w:val="00CF4052"/>
    <w:rsid w:val="00CF476B"/>
    <w:rsid w:val="00CF51DE"/>
    <w:rsid w:val="00CF51EF"/>
    <w:rsid w:val="00CF630C"/>
    <w:rsid w:val="00CF65CA"/>
    <w:rsid w:val="00CF6718"/>
    <w:rsid w:val="00CF6B30"/>
    <w:rsid w:val="00CF76F0"/>
    <w:rsid w:val="00D0068A"/>
    <w:rsid w:val="00D0080B"/>
    <w:rsid w:val="00D00B79"/>
    <w:rsid w:val="00D00CE5"/>
    <w:rsid w:val="00D01CE0"/>
    <w:rsid w:val="00D01EB9"/>
    <w:rsid w:val="00D0206B"/>
    <w:rsid w:val="00D024F0"/>
    <w:rsid w:val="00D0251A"/>
    <w:rsid w:val="00D028A9"/>
    <w:rsid w:val="00D02AE8"/>
    <w:rsid w:val="00D02D5A"/>
    <w:rsid w:val="00D03F2B"/>
    <w:rsid w:val="00D04DC1"/>
    <w:rsid w:val="00D04EA6"/>
    <w:rsid w:val="00D04F00"/>
    <w:rsid w:val="00D06158"/>
    <w:rsid w:val="00D0647A"/>
    <w:rsid w:val="00D0692B"/>
    <w:rsid w:val="00D06EE5"/>
    <w:rsid w:val="00D07403"/>
    <w:rsid w:val="00D07E7D"/>
    <w:rsid w:val="00D07F7E"/>
    <w:rsid w:val="00D1011E"/>
    <w:rsid w:val="00D104E0"/>
    <w:rsid w:val="00D10753"/>
    <w:rsid w:val="00D1076B"/>
    <w:rsid w:val="00D10840"/>
    <w:rsid w:val="00D110C4"/>
    <w:rsid w:val="00D11466"/>
    <w:rsid w:val="00D116E6"/>
    <w:rsid w:val="00D1326D"/>
    <w:rsid w:val="00D13B85"/>
    <w:rsid w:val="00D13D8C"/>
    <w:rsid w:val="00D14935"/>
    <w:rsid w:val="00D14C41"/>
    <w:rsid w:val="00D14D84"/>
    <w:rsid w:val="00D152B8"/>
    <w:rsid w:val="00D15EDB"/>
    <w:rsid w:val="00D1634C"/>
    <w:rsid w:val="00D16566"/>
    <w:rsid w:val="00D16AC2"/>
    <w:rsid w:val="00D16D2D"/>
    <w:rsid w:val="00D16DB9"/>
    <w:rsid w:val="00D17DCC"/>
    <w:rsid w:val="00D2056B"/>
    <w:rsid w:val="00D20584"/>
    <w:rsid w:val="00D20AAA"/>
    <w:rsid w:val="00D21093"/>
    <w:rsid w:val="00D2120D"/>
    <w:rsid w:val="00D21822"/>
    <w:rsid w:val="00D225F0"/>
    <w:rsid w:val="00D22790"/>
    <w:rsid w:val="00D22C76"/>
    <w:rsid w:val="00D23430"/>
    <w:rsid w:val="00D23C69"/>
    <w:rsid w:val="00D240C6"/>
    <w:rsid w:val="00D247CA"/>
    <w:rsid w:val="00D24E66"/>
    <w:rsid w:val="00D25092"/>
    <w:rsid w:val="00D25672"/>
    <w:rsid w:val="00D25FB5"/>
    <w:rsid w:val="00D2621F"/>
    <w:rsid w:val="00D26D06"/>
    <w:rsid w:val="00D27481"/>
    <w:rsid w:val="00D2794F"/>
    <w:rsid w:val="00D27B85"/>
    <w:rsid w:val="00D27BA0"/>
    <w:rsid w:val="00D27F4A"/>
    <w:rsid w:val="00D308F0"/>
    <w:rsid w:val="00D309CE"/>
    <w:rsid w:val="00D31209"/>
    <w:rsid w:val="00D3157A"/>
    <w:rsid w:val="00D317B5"/>
    <w:rsid w:val="00D31A09"/>
    <w:rsid w:val="00D31E88"/>
    <w:rsid w:val="00D32455"/>
    <w:rsid w:val="00D324E1"/>
    <w:rsid w:val="00D329C9"/>
    <w:rsid w:val="00D329EF"/>
    <w:rsid w:val="00D32A58"/>
    <w:rsid w:val="00D32BBC"/>
    <w:rsid w:val="00D32BE1"/>
    <w:rsid w:val="00D32C51"/>
    <w:rsid w:val="00D33E1B"/>
    <w:rsid w:val="00D3471A"/>
    <w:rsid w:val="00D34722"/>
    <w:rsid w:val="00D3483E"/>
    <w:rsid w:val="00D34CD5"/>
    <w:rsid w:val="00D34DB9"/>
    <w:rsid w:val="00D34FEB"/>
    <w:rsid w:val="00D36461"/>
    <w:rsid w:val="00D37BE1"/>
    <w:rsid w:val="00D37ECC"/>
    <w:rsid w:val="00D40030"/>
    <w:rsid w:val="00D404CC"/>
    <w:rsid w:val="00D409C2"/>
    <w:rsid w:val="00D40BD2"/>
    <w:rsid w:val="00D40CC0"/>
    <w:rsid w:val="00D41161"/>
    <w:rsid w:val="00D41DAA"/>
    <w:rsid w:val="00D42284"/>
    <w:rsid w:val="00D42829"/>
    <w:rsid w:val="00D42D70"/>
    <w:rsid w:val="00D443AA"/>
    <w:rsid w:val="00D44493"/>
    <w:rsid w:val="00D44A22"/>
    <w:rsid w:val="00D450C7"/>
    <w:rsid w:val="00D4614B"/>
    <w:rsid w:val="00D46CE3"/>
    <w:rsid w:val="00D46D24"/>
    <w:rsid w:val="00D474DF"/>
    <w:rsid w:val="00D4784C"/>
    <w:rsid w:val="00D504A8"/>
    <w:rsid w:val="00D506A2"/>
    <w:rsid w:val="00D50AA6"/>
    <w:rsid w:val="00D50DF5"/>
    <w:rsid w:val="00D514FF"/>
    <w:rsid w:val="00D52D62"/>
    <w:rsid w:val="00D53027"/>
    <w:rsid w:val="00D539BD"/>
    <w:rsid w:val="00D54C0A"/>
    <w:rsid w:val="00D553F1"/>
    <w:rsid w:val="00D5588A"/>
    <w:rsid w:val="00D55E7E"/>
    <w:rsid w:val="00D568EB"/>
    <w:rsid w:val="00D5760A"/>
    <w:rsid w:val="00D57694"/>
    <w:rsid w:val="00D578B8"/>
    <w:rsid w:val="00D57A9A"/>
    <w:rsid w:val="00D57B19"/>
    <w:rsid w:val="00D57CBB"/>
    <w:rsid w:val="00D60016"/>
    <w:rsid w:val="00D60064"/>
    <w:rsid w:val="00D60076"/>
    <w:rsid w:val="00D609EF"/>
    <w:rsid w:val="00D60B31"/>
    <w:rsid w:val="00D60CCA"/>
    <w:rsid w:val="00D613E1"/>
    <w:rsid w:val="00D61764"/>
    <w:rsid w:val="00D61AAF"/>
    <w:rsid w:val="00D61E50"/>
    <w:rsid w:val="00D62275"/>
    <w:rsid w:val="00D6232B"/>
    <w:rsid w:val="00D62670"/>
    <w:rsid w:val="00D62E1C"/>
    <w:rsid w:val="00D6341B"/>
    <w:rsid w:val="00D63C09"/>
    <w:rsid w:val="00D63C70"/>
    <w:rsid w:val="00D64677"/>
    <w:rsid w:val="00D649F3"/>
    <w:rsid w:val="00D658CC"/>
    <w:rsid w:val="00D65955"/>
    <w:rsid w:val="00D661EE"/>
    <w:rsid w:val="00D66D1A"/>
    <w:rsid w:val="00D67DD4"/>
    <w:rsid w:val="00D72886"/>
    <w:rsid w:val="00D72DFA"/>
    <w:rsid w:val="00D738BF"/>
    <w:rsid w:val="00D73B43"/>
    <w:rsid w:val="00D73D2F"/>
    <w:rsid w:val="00D74103"/>
    <w:rsid w:val="00D74236"/>
    <w:rsid w:val="00D74AC7"/>
    <w:rsid w:val="00D74BB3"/>
    <w:rsid w:val="00D75710"/>
    <w:rsid w:val="00D7580A"/>
    <w:rsid w:val="00D7596D"/>
    <w:rsid w:val="00D759B9"/>
    <w:rsid w:val="00D760DC"/>
    <w:rsid w:val="00D761A7"/>
    <w:rsid w:val="00D761C4"/>
    <w:rsid w:val="00D76361"/>
    <w:rsid w:val="00D76447"/>
    <w:rsid w:val="00D76C5D"/>
    <w:rsid w:val="00D7760A"/>
    <w:rsid w:val="00D77E21"/>
    <w:rsid w:val="00D80C7D"/>
    <w:rsid w:val="00D80F50"/>
    <w:rsid w:val="00D8138A"/>
    <w:rsid w:val="00D81D69"/>
    <w:rsid w:val="00D82780"/>
    <w:rsid w:val="00D8343D"/>
    <w:rsid w:val="00D834CE"/>
    <w:rsid w:val="00D838B9"/>
    <w:rsid w:val="00D83C47"/>
    <w:rsid w:val="00D83C60"/>
    <w:rsid w:val="00D84EA3"/>
    <w:rsid w:val="00D85593"/>
    <w:rsid w:val="00D856FB"/>
    <w:rsid w:val="00D8591B"/>
    <w:rsid w:val="00D85C51"/>
    <w:rsid w:val="00D869B0"/>
    <w:rsid w:val="00D86DE6"/>
    <w:rsid w:val="00D87093"/>
    <w:rsid w:val="00D87BFF"/>
    <w:rsid w:val="00D87C3D"/>
    <w:rsid w:val="00D90028"/>
    <w:rsid w:val="00D9147D"/>
    <w:rsid w:val="00D91518"/>
    <w:rsid w:val="00D91624"/>
    <w:rsid w:val="00D91AF8"/>
    <w:rsid w:val="00D91EB2"/>
    <w:rsid w:val="00D921C5"/>
    <w:rsid w:val="00D92753"/>
    <w:rsid w:val="00D92B4E"/>
    <w:rsid w:val="00D93377"/>
    <w:rsid w:val="00D935A5"/>
    <w:rsid w:val="00D93FEB"/>
    <w:rsid w:val="00D94442"/>
    <w:rsid w:val="00D945CC"/>
    <w:rsid w:val="00D9469D"/>
    <w:rsid w:val="00D94B8C"/>
    <w:rsid w:val="00D95CFD"/>
    <w:rsid w:val="00D95E18"/>
    <w:rsid w:val="00D9735D"/>
    <w:rsid w:val="00DA0207"/>
    <w:rsid w:val="00DA02E6"/>
    <w:rsid w:val="00DA0CD0"/>
    <w:rsid w:val="00DA0F64"/>
    <w:rsid w:val="00DA0FF0"/>
    <w:rsid w:val="00DA1025"/>
    <w:rsid w:val="00DA1091"/>
    <w:rsid w:val="00DA117E"/>
    <w:rsid w:val="00DA1930"/>
    <w:rsid w:val="00DA1CCC"/>
    <w:rsid w:val="00DA2175"/>
    <w:rsid w:val="00DA2561"/>
    <w:rsid w:val="00DA26C6"/>
    <w:rsid w:val="00DA2D8D"/>
    <w:rsid w:val="00DA31E7"/>
    <w:rsid w:val="00DA3860"/>
    <w:rsid w:val="00DA4231"/>
    <w:rsid w:val="00DA4523"/>
    <w:rsid w:val="00DA466A"/>
    <w:rsid w:val="00DA5046"/>
    <w:rsid w:val="00DA584E"/>
    <w:rsid w:val="00DA627D"/>
    <w:rsid w:val="00DA62ED"/>
    <w:rsid w:val="00DA6A77"/>
    <w:rsid w:val="00DA6B40"/>
    <w:rsid w:val="00DA6C16"/>
    <w:rsid w:val="00DA6D78"/>
    <w:rsid w:val="00DA6E84"/>
    <w:rsid w:val="00DA70F8"/>
    <w:rsid w:val="00DA76EC"/>
    <w:rsid w:val="00DA7F2A"/>
    <w:rsid w:val="00DA7FD2"/>
    <w:rsid w:val="00DB064E"/>
    <w:rsid w:val="00DB1D7F"/>
    <w:rsid w:val="00DB25B8"/>
    <w:rsid w:val="00DB26A0"/>
    <w:rsid w:val="00DB28AB"/>
    <w:rsid w:val="00DB297B"/>
    <w:rsid w:val="00DB29B4"/>
    <w:rsid w:val="00DB2B55"/>
    <w:rsid w:val="00DB3C95"/>
    <w:rsid w:val="00DB3F49"/>
    <w:rsid w:val="00DB3F92"/>
    <w:rsid w:val="00DB495D"/>
    <w:rsid w:val="00DB55C7"/>
    <w:rsid w:val="00DB5C22"/>
    <w:rsid w:val="00DB5F4A"/>
    <w:rsid w:val="00DB6AEF"/>
    <w:rsid w:val="00DB6B45"/>
    <w:rsid w:val="00DB7585"/>
    <w:rsid w:val="00DB790E"/>
    <w:rsid w:val="00DB790F"/>
    <w:rsid w:val="00DB7CE2"/>
    <w:rsid w:val="00DB7D4C"/>
    <w:rsid w:val="00DC0148"/>
    <w:rsid w:val="00DC0952"/>
    <w:rsid w:val="00DC0BA0"/>
    <w:rsid w:val="00DC16A8"/>
    <w:rsid w:val="00DC1CD4"/>
    <w:rsid w:val="00DC1EFF"/>
    <w:rsid w:val="00DC2E79"/>
    <w:rsid w:val="00DC3061"/>
    <w:rsid w:val="00DC366E"/>
    <w:rsid w:val="00DC3754"/>
    <w:rsid w:val="00DC3B4A"/>
    <w:rsid w:val="00DC3D1F"/>
    <w:rsid w:val="00DC3DA9"/>
    <w:rsid w:val="00DC3F81"/>
    <w:rsid w:val="00DC40C6"/>
    <w:rsid w:val="00DC4226"/>
    <w:rsid w:val="00DC48BE"/>
    <w:rsid w:val="00DC4A4A"/>
    <w:rsid w:val="00DC4DD4"/>
    <w:rsid w:val="00DC50C6"/>
    <w:rsid w:val="00DC53E1"/>
    <w:rsid w:val="00DC54CB"/>
    <w:rsid w:val="00DC565C"/>
    <w:rsid w:val="00DC5F28"/>
    <w:rsid w:val="00DC6109"/>
    <w:rsid w:val="00DC71F8"/>
    <w:rsid w:val="00DC728B"/>
    <w:rsid w:val="00DC7EC1"/>
    <w:rsid w:val="00DD0753"/>
    <w:rsid w:val="00DD10F2"/>
    <w:rsid w:val="00DD13A1"/>
    <w:rsid w:val="00DD1A90"/>
    <w:rsid w:val="00DD1B7B"/>
    <w:rsid w:val="00DD2809"/>
    <w:rsid w:val="00DD2A4B"/>
    <w:rsid w:val="00DD2E45"/>
    <w:rsid w:val="00DD35B8"/>
    <w:rsid w:val="00DD3A8E"/>
    <w:rsid w:val="00DD3F4B"/>
    <w:rsid w:val="00DD4DD0"/>
    <w:rsid w:val="00DD4E62"/>
    <w:rsid w:val="00DD6351"/>
    <w:rsid w:val="00DD64C8"/>
    <w:rsid w:val="00DD7A29"/>
    <w:rsid w:val="00DD7B70"/>
    <w:rsid w:val="00DD7ECB"/>
    <w:rsid w:val="00DE0E59"/>
    <w:rsid w:val="00DE1088"/>
    <w:rsid w:val="00DE1291"/>
    <w:rsid w:val="00DE12FC"/>
    <w:rsid w:val="00DE153D"/>
    <w:rsid w:val="00DE1E74"/>
    <w:rsid w:val="00DE1F85"/>
    <w:rsid w:val="00DE1FA2"/>
    <w:rsid w:val="00DE2329"/>
    <w:rsid w:val="00DE2BD2"/>
    <w:rsid w:val="00DE31BD"/>
    <w:rsid w:val="00DE3789"/>
    <w:rsid w:val="00DE3C81"/>
    <w:rsid w:val="00DE3F09"/>
    <w:rsid w:val="00DE4144"/>
    <w:rsid w:val="00DE42D6"/>
    <w:rsid w:val="00DE4A85"/>
    <w:rsid w:val="00DE4C50"/>
    <w:rsid w:val="00DE4D1E"/>
    <w:rsid w:val="00DE4EFE"/>
    <w:rsid w:val="00DE52DE"/>
    <w:rsid w:val="00DE52E9"/>
    <w:rsid w:val="00DE5E6D"/>
    <w:rsid w:val="00DE5EC4"/>
    <w:rsid w:val="00DE6823"/>
    <w:rsid w:val="00DE6B81"/>
    <w:rsid w:val="00DE705D"/>
    <w:rsid w:val="00DE7112"/>
    <w:rsid w:val="00DE77C9"/>
    <w:rsid w:val="00DE79E3"/>
    <w:rsid w:val="00DE7A0B"/>
    <w:rsid w:val="00DF0097"/>
    <w:rsid w:val="00DF0889"/>
    <w:rsid w:val="00DF0DA1"/>
    <w:rsid w:val="00DF12A2"/>
    <w:rsid w:val="00DF1D91"/>
    <w:rsid w:val="00DF1E66"/>
    <w:rsid w:val="00DF2021"/>
    <w:rsid w:val="00DF20C9"/>
    <w:rsid w:val="00DF2388"/>
    <w:rsid w:val="00DF27FA"/>
    <w:rsid w:val="00DF3109"/>
    <w:rsid w:val="00DF34D3"/>
    <w:rsid w:val="00DF37A1"/>
    <w:rsid w:val="00DF3D36"/>
    <w:rsid w:val="00DF42EC"/>
    <w:rsid w:val="00DF448B"/>
    <w:rsid w:val="00DF45B3"/>
    <w:rsid w:val="00DF49AE"/>
    <w:rsid w:val="00DF4A59"/>
    <w:rsid w:val="00DF4CC7"/>
    <w:rsid w:val="00DF611C"/>
    <w:rsid w:val="00DF63D1"/>
    <w:rsid w:val="00DF64EC"/>
    <w:rsid w:val="00DF6536"/>
    <w:rsid w:val="00DF6C05"/>
    <w:rsid w:val="00DF6EC7"/>
    <w:rsid w:val="00DF7481"/>
    <w:rsid w:val="00DF7676"/>
    <w:rsid w:val="00DF7A7E"/>
    <w:rsid w:val="00DF7BEE"/>
    <w:rsid w:val="00DF7DAD"/>
    <w:rsid w:val="00DF7EA6"/>
    <w:rsid w:val="00E00919"/>
    <w:rsid w:val="00E00CFF"/>
    <w:rsid w:val="00E01038"/>
    <w:rsid w:val="00E013E7"/>
    <w:rsid w:val="00E015FB"/>
    <w:rsid w:val="00E01DA2"/>
    <w:rsid w:val="00E02112"/>
    <w:rsid w:val="00E02715"/>
    <w:rsid w:val="00E028BD"/>
    <w:rsid w:val="00E02BBE"/>
    <w:rsid w:val="00E02FE4"/>
    <w:rsid w:val="00E03724"/>
    <w:rsid w:val="00E04119"/>
    <w:rsid w:val="00E05379"/>
    <w:rsid w:val="00E056A7"/>
    <w:rsid w:val="00E0592F"/>
    <w:rsid w:val="00E05AE2"/>
    <w:rsid w:val="00E05CF5"/>
    <w:rsid w:val="00E0632B"/>
    <w:rsid w:val="00E064DD"/>
    <w:rsid w:val="00E06972"/>
    <w:rsid w:val="00E06CF0"/>
    <w:rsid w:val="00E071E3"/>
    <w:rsid w:val="00E07C40"/>
    <w:rsid w:val="00E07C46"/>
    <w:rsid w:val="00E1001F"/>
    <w:rsid w:val="00E10105"/>
    <w:rsid w:val="00E1033B"/>
    <w:rsid w:val="00E1063A"/>
    <w:rsid w:val="00E120D7"/>
    <w:rsid w:val="00E134B5"/>
    <w:rsid w:val="00E13DE2"/>
    <w:rsid w:val="00E143C9"/>
    <w:rsid w:val="00E143D2"/>
    <w:rsid w:val="00E14C1E"/>
    <w:rsid w:val="00E151EB"/>
    <w:rsid w:val="00E15EAE"/>
    <w:rsid w:val="00E1631D"/>
    <w:rsid w:val="00E16536"/>
    <w:rsid w:val="00E16C5D"/>
    <w:rsid w:val="00E16C62"/>
    <w:rsid w:val="00E17170"/>
    <w:rsid w:val="00E17804"/>
    <w:rsid w:val="00E20040"/>
    <w:rsid w:val="00E20B6A"/>
    <w:rsid w:val="00E20FCC"/>
    <w:rsid w:val="00E21A5A"/>
    <w:rsid w:val="00E21E4A"/>
    <w:rsid w:val="00E22713"/>
    <w:rsid w:val="00E22956"/>
    <w:rsid w:val="00E22D5F"/>
    <w:rsid w:val="00E23C55"/>
    <w:rsid w:val="00E245A9"/>
    <w:rsid w:val="00E24719"/>
    <w:rsid w:val="00E247EA"/>
    <w:rsid w:val="00E249DA"/>
    <w:rsid w:val="00E250A6"/>
    <w:rsid w:val="00E25104"/>
    <w:rsid w:val="00E2543D"/>
    <w:rsid w:val="00E26159"/>
    <w:rsid w:val="00E26875"/>
    <w:rsid w:val="00E26DE1"/>
    <w:rsid w:val="00E277EA"/>
    <w:rsid w:val="00E27FAE"/>
    <w:rsid w:val="00E3020D"/>
    <w:rsid w:val="00E303B5"/>
    <w:rsid w:val="00E30888"/>
    <w:rsid w:val="00E32197"/>
    <w:rsid w:val="00E3232E"/>
    <w:rsid w:val="00E325B4"/>
    <w:rsid w:val="00E327E5"/>
    <w:rsid w:val="00E32B26"/>
    <w:rsid w:val="00E3439E"/>
    <w:rsid w:val="00E34814"/>
    <w:rsid w:val="00E34995"/>
    <w:rsid w:val="00E34E7A"/>
    <w:rsid w:val="00E3568E"/>
    <w:rsid w:val="00E35B84"/>
    <w:rsid w:val="00E36D50"/>
    <w:rsid w:val="00E36E42"/>
    <w:rsid w:val="00E3715A"/>
    <w:rsid w:val="00E3761D"/>
    <w:rsid w:val="00E37A07"/>
    <w:rsid w:val="00E402C7"/>
    <w:rsid w:val="00E4032C"/>
    <w:rsid w:val="00E408EC"/>
    <w:rsid w:val="00E429D9"/>
    <w:rsid w:val="00E42C21"/>
    <w:rsid w:val="00E43108"/>
    <w:rsid w:val="00E43354"/>
    <w:rsid w:val="00E4345A"/>
    <w:rsid w:val="00E43652"/>
    <w:rsid w:val="00E43FFC"/>
    <w:rsid w:val="00E44487"/>
    <w:rsid w:val="00E4492C"/>
    <w:rsid w:val="00E44EDD"/>
    <w:rsid w:val="00E456F9"/>
    <w:rsid w:val="00E459DE"/>
    <w:rsid w:val="00E46363"/>
    <w:rsid w:val="00E46C6D"/>
    <w:rsid w:val="00E4714F"/>
    <w:rsid w:val="00E475F8"/>
    <w:rsid w:val="00E47789"/>
    <w:rsid w:val="00E5059E"/>
    <w:rsid w:val="00E506C2"/>
    <w:rsid w:val="00E508BC"/>
    <w:rsid w:val="00E51128"/>
    <w:rsid w:val="00E51316"/>
    <w:rsid w:val="00E516A8"/>
    <w:rsid w:val="00E52E57"/>
    <w:rsid w:val="00E5367E"/>
    <w:rsid w:val="00E536E8"/>
    <w:rsid w:val="00E53CDB"/>
    <w:rsid w:val="00E5492E"/>
    <w:rsid w:val="00E55029"/>
    <w:rsid w:val="00E551F6"/>
    <w:rsid w:val="00E55868"/>
    <w:rsid w:val="00E5603B"/>
    <w:rsid w:val="00E5611E"/>
    <w:rsid w:val="00E56668"/>
    <w:rsid w:val="00E56E99"/>
    <w:rsid w:val="00E5703F"/>
    <w:rsid w:val="00E57D0F"/>
    <w:rsid w:val="00E600B6"/>
    <w:rsid w:val="00E60289"/>
    <w:rsid w:val="00E604FE"/>
    <w:rsid w:val="00E60761"/>
    <w:rsid w:val="00E60929"/>
    <w:rsid w:val="00E60A9F"/>
    <w:rsid w:val="00E60AFF"/>
    <w:rsid w:val="00E60B05"/>
    <w:rsid w:val="00E60F9C"/>
    <w:rsid w:val="00E61489"/>
    <w:rsid w:val="00E61A94"/>
    <w:rsid w:val="00E61EB8"/>
    <w:rsid w:val="00E627DA"/>
    <w:rsid w:val="00E62880"/>
    <w:rsid w:val="00E629B7"/>
    <w:rsid w:val="00E637BE"/>
    <w:rsid w:val="00E640C2"/>
    <w:rsid w:val="00E6432C"/>
    <w:rsid w:val="00E6443A"/>
    <w:rsid w:val="00E6581A"/>
    <w:rsid w:val="00E65837"/>
    <w:rsid w:val="00E65CC5"/>
    <w:rsid w:val="00E65E5F"/>
    <w:rsid w:val="00E6611F"/>
    <w:rsid w:val="00E67717"/>
    <w:rsid w:val="00E677C1"/>
    <w:rsid w:val="00E678A4"/>
    <w:rsid w:val="00E6792E"/>
    <w:rsid w:val="00E67ABB"/>
    <w:rsid w:val="00E67D94"/>
    <w:rsid w:val="00E67DB9"/>
    <w:rsid w:val="00E67FBC"/>
    <w:rsid w:val="00E70215"/>
    <w:rsid w:val="00E70668"/>
    <w:rsid w:val="00E71878"/>
    <w:rsid w:val="00E7227A"/>
    <w:rsid w:val="00E72524"/>
    <w:rsid w:val="00E72CD7"/>
    <w:rsid w:val="00E72EF0"/>
    <w:rsid w:val="00E7386E"/>
    <w:rsid w:val="00E73B90"/>
    <w:rsid w:val="00E73DC4"/>
    <w:rsid w:val="00E740D0"/>
    <w:rsid w:val="00E74106"/>
    <w:rsid w:val="00E74204"/>
    <w:rsid w:val="00E74997"/>
    <w:rsid w:val="00E74B12"/>
    <w:rsid w:val="00E75087"/>
    <w:rsid w:val="00E75090"/>
    <w:rsid w:val="00E7524E"/>
    <w:rsid w:val="00E75653"/>
    <w:rsid w:val="00E75ABD"/>
    <w:rsid w:val="00E75AF3"/>
    <w:rsid w:val="00E75FAA"/>
    <w:rsid w:val="00E76D49"/>
    <w:rsid w:val="00E76EB9"/>
    <w:rsid w:val="00E771CF"/>
    <w:rsid w:val="00E77642"/>
    <w:rsid w:val="00E77C41"/>
    <w:rsid w:val="00E77CB8"/>
    <w:rsid w:val="00E802BA"/>
    <w:rsid w:val="00E80376"/>
    <w:rsid w:val="00E80449"/>
    <w:rsid w:val="00E804D4"/>
    <w:rsid w:val="00E8149F"/>
    <w:rsid w:val="00E81C24"/>
    <w:rsid w:val="00E82980"/>
    <w:rsid w:val="00E82B97"/>
    <w:rsid w:val="00E8346C"/>
    <w:rsid w:val="00E83688"/>
    <w:rsid w:val="00E83896"/>
    <w:rsid w:val="00E839D3"/>
    <w:rsid w:val="00E847D2"/>
    <w:rsid w:val="00E85396"/>
    <w:rsid w:val="00E85A47"/>
    <w:rsid w:val="00E85C0D"/>
    <w:rsid w:val="00E85D61"/>
    <w:rsid w:val="00E85DB7"/>
    <w:rsid w:val="00E86F58"/>
    <w:rsid w:val="00E877AC"/>
    <w:rsid w:val="00E87C43"/>
    <w:rsid w:val="00E90286"/>
    <w:rsid w:val="00E90306"/>
    <w:rsid w:val="00E903C4"/>
    <w:rsid w:val="00E91372"/>
    <w:rsid w:val="00E9168E"/>
    <w:rsid w:val="00E921ED"/>
    <w:rsid w:val="00E93BE0"/>
    <w:rsid w:val="00E943DC"/>
    <w:rsid w:val="00E94700"/>
    <w:rsid w:val="00E94790"/>
    <w:rsid w:val="00E947AA"/>
    <w:rsid w:val="00E94B50"/>
    <w:rsid w:val="00E94D38"/>
    <w:rsid w:val="00E953F6"/>
    <w:rsid w:val="00E95976"/>
    <w:rsid w:val="00E95B65"/>
    <w:rsid w:val="00E967C0"/>
    <w:rsid w:val="00E97131"/>
    <w:rsid w:val="00E97425"/>
    <w:rsid w:val="00EA018E"/>
    <w:rsid w:val="00EA1957"/>
    <w:rsid w:val="00EA1BA7"/>
    <w:rsid w:val="00EA1F55"/>
    <w:rsid w:val="00EA1FE0"/>
    <w:rsid w:val="00EA247E"/>
    <w:rsid w:val="00EA25BC"/>
    <w:rsid w:val="00EA2CED"/>
    <w:rsid w:val="00EA3244"/>
    <w:rsid w:val="00EA3623"/>
    <w:rsid w:val="00EA36B2"/>
    <w:rsid w:val="00EA37E7"/>
    <w:rsid w:val="00EA3AFE"/>
    <w:rsid w:val="00EA3EEE"/>
    <w:rsid w:val="00EA4654"/>
    <w:rsid w:val="00EA583D"/>
    <w:rsid w:val="00EA5DC2"/>
    <w:rsid w:val="00EA602D"/>
    <w:rsid w:val="00EA61C5"/>
    <w:rsid w:val="00EA6307"/>
    <w:rsid w:val="00EA6899"/>
    <w:rsid w:val="00EA6A86"/>
    <w:rsid w:val="00EB0393"/>
    <w:rsid w:val="00EB086B"/>
    <w:rsid w:val="00EB0C52"/>
    <w:rsid w:val="00EB1DC0"/>
    <w:rsid w:val="00EB1ED5"/>
    <w:rsid w:val="00EB2412"/>
    <w:rsid w:val="00EB2463"/>
    <w:rsid w:val="00EB2519"/>
    <w:rsid w:val="00EB3B5D"/>
    <w:rsid w:val="00EB413E"/>
    <w:rsid w:val="00EB415F"/>
    <w:rsid w:val="00EB47AF"/>
    <w:rsid w:val="00EB5288"/>
    <w:rsid w:val="00EB59D7"/>
    <w:rsid w:val="00EB6837"/>
    <w:rsid w:val="00EB69C3"/>
    <w:rsid w:val="00EB7014"/>
    <w:rsid w:val="00EB7825"/>
    <w:rsid w:val="00EB7AF4"/>
    <w:rsid w:val="00EC03A2"/>
    <w:rsid w:val="00EC2311"/>
    <w:rsid w:val="00EC29CA"/>
    <w:rsid w:val="00EC2C48"/>
    <w:rsid w:val="00EC3692"/>
    <w:rsid w:val="00EC3986"/>
    <w:rsid w:val="00EC39B7"/>
    <w:rsid w:val="00EC3D8E"/>
    <w:rsid w:val="00EC43A4"/>
    <w:rsid w:val="00EC52CD"/>
    <w:rsid w:val="00EC52EB"/>
    <w:rsid w:val="00EC565E"/>
    <w:rsid w:val="00EC5B70"/>
    <w:rsid w:val="00EC6F4A"/>
    <w:rsid w:val="00EC6F7F"/>
    <w:rsid w:val="00EC78B9"/>
    <w:rsid w:val="00EC7EBF"/>
    <w:rsid w:val="00ED0444"/>
    <w:rsid w:val="00ED0C8D"/>
    <w:rsid w:val="00ED1088"/>
    <w:rsid w:val="00ED133C"/>
    <w:rsid w:val="00ED15CB"/>
    <w:rsid w:val="00ED18C2"/>
    <w:rsid w:val="00ED1EC4"/>
    <w:rsid w:val="00ED23BC"/>
    <w:rsid w:val="00ED2492"/>
    <w:rsid w:val="00ED3C8A"/>
    <w:rsid w:val="00ED3F3A"/>
    <w:rsid w:val="00ED466F"/>
    <w:rsid w:val="00ED518B"/>
    <w:rsid w:val="00ED5861"/>
    <w:rsid w:val="00ED61AC"/>
    <w:rsid w:val="00ED62CE"/>
    <w:rsid w:val="00ED6601"/>
    <w:rsid w:val="00ED7920"/>
    <w:rsid w:val="00EE06CD"/>
    <w:rsid w:val="00EE0846"/>
    <w:rsid w:val="00EE1EAB"/>
    <w:rsid w:val="00EE1F15"/>
    <w:rsid w:val="00EE252E"/>
    <w:rsid w:val="00EE2624"/>
    <w:rsid w:val="00EE2671"/>
    <w:rsid w:val="00EE2749"/>
    <w:rsid w:val="00EE28F1"/>
    <w:rsid w:val="00EE293E"/>
    <w:rsid w:val="00EE2A18"/>
    <w:rsid w:val="00EE2B4B"/>
    <w:rsid w:val="00EE2DD7"/>
    <w:rsid w:val="00EE32DC"/>
    <w:rsid w:val="00EE332A"/>
    <w:rsid w:val="00EE35F7"/>
    <w:rsid w:val="00EE379E"/>
    <w:rsid w:val="00EE388B"/>
    <w:rsid w:val="00EE39A0"/>
    <w:rsid w:val="00EE40A0"/>
    <w:rsid w:val="00EE4D0A"/>
    <w:rsid w:val="00EE5674"/>
    <w:rsid w:val="00EE5C00"/>
    <w:rsid w:val="00EE6300"/>
    <w:rsid w:val="00EE67FA"/>
    <w:rsid w:val="00EE7FF5"/>
    <w:rsid w:val="00EF0B41"/>
    <w:rsid w:val="00EF1034"/>
    <w:rsid w:val="00EF1327"/>
    <w:rsid w:val="00EF135B"/>
    <w:rsid w:val="00EF1613"/>
    <w:rsid w:val="00EF178B"/>
    <w:rsid w:val="00EF1DC4"/>
    <w:rsid w:val="00EF2F0C"/>
    <w:rsid w:val="00EF3A02"/>
    <w:rsid w:val="00EF3E45"/>
    <w:rsid w:val="00EF4439"/>
    <w:rsid w:val="00EF495D"/>
    <w:rsid w:val="00EF550F"/>
    <w:rsid w:val="00EF579C"/>
    <w:rsid w:val="00EF6432"/>
    <w:rsid w:val="00EF74D5"/>
    <w:rsid w:val="00EF787F"/>
    <w:rsid w:val="00EF7E53"/>
    <w:rsid w:val="00F00943"/>
    <w:rsid w:val="00F00C3B"/>
    <w:rsid w:val="00F0114D"/>
    <w:rsid w:val="00F011C3"/>
    <w:rsid w:val="00F015A0"/>
    <w:rsid w:val="00F01659"/>
    <w:rsid w:val="00F01F9D"/>
    <w:rsid w:val="00F024B1"/>
    <w:rsid w:val="00F02F2D"/>
    <w:rsid w:val="00F0412E"/>
    <w:rsid w:val="00F041E1"/>
    <w:rsid w:val="00F04275"/>
    <w:rsid w:val="00F042C8"/>
    <w:rsid w:val="00F047CF"/>
    <w:rsid w:val="00F04B3B"/>
    <w:rsid w:val="00F06081"/>
    <w:rsid w:val="00F06145"/>
    <w:rsid w:val="00F07363"/>
    <w:rsid w:val="00F076D1"/>
    <w:rsid w:val="00F07F8D"/>
    <w:rsid w:val="00F10178"/>
    <w:rsid w:val="00F10193"/>
    <w:rsid w:val="00F1098A"/>
    <w:rsid w:val="00F10B7B"/>
    <w:rsid w:val="00F10EC0"/>
    <w:rsid w:val="00F10FB0"/>
    <w:rsid w:val="00F1192D"/>
    <w:rsid w:val="00F11ADB"/>
    <w:rsid w:val="00F133B3"/>
    <w:rsid w:val="00F1395A"/>
    <w:rsid w:val="00F13BC7"/>
    <w:rsid w:val="00F13D85"/>
    <w:rsid w:val="00F14BF6"/>
    <w:rsid w:val="00F15024"/>
    <w:rsid w:val="00F15280"/>
    <w:rsid w:val="00F15BC8"/>
    <w:rsid w:val="00F15BE5"/>
    <w:rsid w:val="00F160B3"/>
    <w:rsid w:val="00F168BC"/>
    <w:rsid w:val="00F1746E"/>
    <w:rsid w:val="00F17636"/>
    <w:rsid w:val="00F177A8"/>
    <w:rsid w:val="00F17CE7"/>
    <w:rsid w:val="00F17D38"/>
    <w:rsid w:val="00F202CB"/>
    <w:rsid w:val="00F22174"/>
    <w:rsid w:val="00F2269E"/>
    <w:rsid w:val="00F23FC5"/>
    <w:rsid w:val="00F247AC"/>
    <w:rsid w:val="00F24E11"/>
    <w:rsid w:val="00F25196"/>
    <w:rsid w:val="00F251D7"/>
    <w:rsid w:val="00F25349"/>
    <w:rsid w:val="00F259AC"/>
    <w:rsid w:val="00F25AEC"/>
    <w:rsid w:val="00F25D1E"/>
    <w:rsid w:val="00F25F75"/>
    <w:rsid w:val="00F25F8C"/>
    <w:rsid w:val="00F26DE4"/>
    <w:rsid w:val="00F275E0"/>
    <w:rsid w:val="00F27BB5"/>
    <w:rsid w:val="00F302C5"/>
    <w:rsid w:val="00F30556"/>
    <w:rsid w:val="00F30586"/>
    <w:rsid w:val="00F31116"/>
    <w:rsid w:val="00F3163A"/>
    <w:rsid w:val="00F31713"/>
    <w:rsid w:val="00F319B0"/>
    <w:rsid w:val="00F3362C"/>
    <w:rsid w:val="00F336DB"/>
    <w:rsid w:val="00F33AA2"/>
    <w:rsid w:val="00F340FE"/>
    <w:rsid w:val="00F34335"/>
    <w:rsid w:val="00F344FD"/>
    <w:rsid w:val="00F349B0"/>
    <w:rsid w:val="00F34A40"/>
    <w:rsid w:val="00F34BED"/>
    <w:rsid w:val="00F352D4"/>
    <w:rsid w:val="00F363A8"/>
    <w:rsid w:val="00F365AB"/>
    <w:rsid w:val="00F3668F"/>
    <w:rsid w:val="00F370A7"/>
    <w:rsid w:val="00F37248"/>
    <w:rsid w:val="00F37B69"/>
    <w:rsid w:val="00F407C6"/>
    <w:rsid w:val="00F41039"/>
    <w:rsid w:val="00F41377"/>
    <w:rsid w:val="00F417E5"/>
    <w:rsid w:val="00F4180A"/>
    <w:rsid w:val="00F41A46"/>
    <w:rsid w:val="00F41E2F"/>
    <w:rsid w:val="00F41E38"/>
    <w:rsid w:val="00F4289B"/>
    <w:rsid w:val="00F42F04"/>
    <w:rsid w:val="00F43C04"/>
    <w:rsid w:val="00F43F82"/>
    <w:rsid w:val="00F4493A"/>
    <w:rsid w:val="00F44C00"/>
    <w:rsid w:val="00F44FE9"/>
    <w:rsid w:val="00F45998"/>
    <w:rsid w:val="00F45A49"/>
    <w:rsid w:val="00F46226"/>
    <w:rsid w:val="00F464A6"/>
    <w:rsid w:val="00F465DB"/>
    <w:rsid w:val="00F467F9"/>
    <w:rsid w:val="00F47139"/>
    <w:rsid w:val="00F474C6"/>
    <w:rsid w:val="00F502AB"/>
    <w:rsid w:val="00F50F23"/>
    <w:rsid w:val="00F51164"/>
    <w:rsid w:val="00F517C3"/>
    <w:rsid w:val="00F5183C"/>
    <w:rsid w:val="00F518B1"/>
    <w:rsid w:val="00F522A0"/>
    <w:rsid w:val="00F522A1"/>
    <w:rsid w:val="00F52AFC"/>
    <w:rsid w:val="00F52FA7"/>
    <w:rsid w:val="00F5355C"/>
    <w:rsid w:val="00F54A29"/>
    <w:rsid w:val="00F54A2D"/>
    <w:rsid w:val="00F55642"/>
    <w:rsid w:val="00F55D3B"/>
    <w:rsid w:val="00F563B9"/>
    <w:rsid w:val="00F565D0"/>
    <w:rsid w:val="00F569B6"/>
    <w:rsid w:val="00F56CC0"/>
    <w:rsid w:val="00F56D1A"/>
    <w:rsid w:val="00F570D5"/>
    <w:rsid w:val="00F572D6"/>
    <w:rsid w:val="00F57695"/>
    <w:rsid w:val="00F6017F"/>
    <w:rsid w:val="00F613A3"/>
    <w:rsid w:val="00F61AA0"/>
    <w:rsid w:val="00F62754"/>
    <w:rsid w:val="00F628CC"/>
    <w:rsid w:val="00F62A2B"/>
    <w:rsid w:val="00F6344C"/>
    <w:rsid w:val="00F6382A"/>
    <w:rsid w:val="00F63A70"/>
    <w:rsid w:val="00F64E88"/>
    <w:rsid w:val="00F65644"/>
    <w:rsid w:val="00F6611F"/>
    <w:rsid w:val="00F666DC"/>
    <w:rsid w:val="00F66947"/>
    <w:rsid w:val="00F6782B"/>
    <w:rsid w:val="00F70611"/>
    <w:rsid w:val="00F70E4B"/>
    <w:rsid w:val="00F71881"/>
    <w:rsid w:val="00F719B5"/>
    <w:rsid w:val="00F719F2"/>
    <w:rsid w:val="00F71B05"/>
    <w:rsid w:val="00F726E8"/>
    <w:rsid w:val="00F727B4"/>
    <w:rsid w:val="00F72F1F"/>
    <w:rsid w:val="00F730BC"/>
    <w:rsid w:val="00F73602"/>
    <w:rsid w:val="00F737BC"/>
    <w:rsid w:val="00F739E1"/>
    <w:rsid w:val="00F7409A"/>
    <w:rsid w:val="00F741B6"/>
    <w:rsid w:val="00F74381"/>
    <w:rsid w:val="00F7459F"/>
    <w:rsid w:val="00F75987"/>
    <w:rsid w:val="00F77379"/>
    <w:rsid w:val="00F7744A"/>
    <w:rsid w:val="00F808C5"/>
    <w:rsid w:val="00F80C28"/>
    <w:rsid w:val="00F81479"/>
    <w:rsid w:val="00F8153C"/>
    <w:rsid w:val="00F81FB6"/>
    <w:rsid w:val="00F83A64"/>
    <w:rsid w:val="00F83D52"/>
    <w:rsid w:val="00F840D0"/>
    <w:rsid w:val="00F843CC"/>
    <w:rsid w:val="00F8575A"/>
    <w:rsid w:val="00F90455"/>
    <w:rsid w:val="00F90743"/>
    <w:rsid w:val="00F90D14"/>
    <w:rsid w:val="00F91649"/>
    <w:rsid w:val="00F91771"/>
    <w:rsid w:val="00F91A2F"/>
    <w:rsid w:val="00F91A44"/>
    <w:rsid w:val="00F923F9"/>
    <w:rsid w:val="00F92776"/>
    <w:rsid w:val="00F93055"/>
    <w:rsid w:val="00F93166"/>
    <w:rsid w:val="00F9368D"/>
    <w:rsid w:val="00F93FB9"/>
    <w:rsid w:val="00F93FE6"/>
    <w:rsid w:val="00F9402E"/>
    <w:rsid w:val="00F9414C"/>
    <w:rsid w:val="00F94A2F"/>
    <w:rsid w:val="00F94C7B"/>
    <w:rsid w:val="00F94D57"/>
    <w:rsid w:val="00F95775"/>
    <w:rsid w:val="00F95979"/>
    <w:rsid w:val="00F95F79"/>
    <w:rsid w:val="00F96CEC"/>
    <w:rsid w:val="00F96EA8"/>
    <w:rsid w:val="00F9704F"/>
    <w:rsid w:val="00FA010B"/>
    <w:rsid w:val="00FA0554"/>
    <w:rsid w:val="00FA0AC3"/>
    <w:rsid w:val="00FA0FFE"/>
    <w:rsid w:val="00FA2285"/>
    <w:rsid w:val="00FA241D"/>
    <w:rsid w:val="00FA270C"/>
    <w:rsid w:val="00FA273F"/>
    <w:rsid w:val="00FA2804"/>
    <w:rsid w:val="00FA28AD"/>
    <w:rsid w:val="00FA28F1"/>
    <w:rsid w:val="00FA2C88"/>
    <w:rsid w:val="00FA53AA"/>
    <w:rsid w:val="00FA5CA7"/>
    <w:rsid w:val="00FA5F61"/>
    <w:rsid w:val="00FA62E2"/>
    <w:rsid w:val="00FA641D"/>
    <w:rsid w:val="00FA7109"/>
    <w:rsid w:val="00FA775E"/>
    <w:rsid w:val="00FA7D5B"/>
    <w:rsid w:val="00FA7FDA"/>
    <w:rsid w:val="00FB0657"/>
    <w:rsid w:val="00FB074F"/>
    <w:rsid w:val="00FB0DC0"/>
    <w:rsid w:val="00FB281F"/>
    <w:rsid w:val="00FB29D3"/>
    <w:rsid w:val="00FB2A04"/>
    <w:rsid w:val="00FB2CAE"/>
    <w:rsid w:val="00FB2CD8"/>
    <w:rsid w:val="00FB3D7F"/>
    <w:rsid w:val="00FB4245"/>
    <w:rsid w:val="00FB4ECA"/>
    <w:rsid w:val="00FB50F1"/>
    <w:rsid w:val="00FB53B6"/>
    <w:rsid w:val="00FB5D9A"/>
    <w:rsid w:val="00FB6381"/>
    <w:rsid w:val="00FB697C"/>
    <w:rsid w:val="00FB6AED"/>
    <w:rsid w:val="00FB73F9"/>
    <w:rsid w:val="00FC0080"/>
    <w:rsid w:val="00FC0100"/>
    <w:rsid w:val="00FC042E"/>
    <w:rsid w:val="00FC0DF5"/>
    <w:rsid w:val="00FC1418"/>
    <w:rsid w:val="00FC2028"/>
    <w:rsid w:val="00FC21C0"/>
    <w:rsid w:val="00FC255F"/>
    <w:rsid w:val="00FC2AF4"/>
    <w:rsid w:val="00FC2D61"/>
    <w:rsid w:val="00FC36FB"/>
    <w:rsid w:val="00FC3879"/>
    <w:rsid w:val="00FC3996"/>
    <w:rsid w:val="00FC3F80"/>
    <w:rsid w:val="00FC3F93"/>
    <w:rsid w:val="00FC434A"/>
    <w:rsid w:val="00FC449B"/>
    <w:rsid w:val="00FC46CE"/>
    <w:rsid w:val="00FC4833"/>
    <w:rsid w:val="00FC4C5B"/>
    <w:rsid w:val="00FC4C86"/>
    <w:rsid w:val="00FC509B"/>
    <w:rsid w:val="00FC57BD"/>
    <w:rsid w:val="00FC607F"/>
    <w:rsid w:val="00FC6753"/>
    <w:rsid w:val="00FC7F0A"/>
    <w:rsid w:val="00FD07AD"/>
    <w:rsid w:val="00FD0DB5"/>
    <w:rsid w:val="00FD1824"/>
    <w:rsid w:val="00FD1981"/>
    <w:rsid w:val="00FD1E1D"/>
    <w:rsid w:val="00FD20BB"/>
    <w:rsid w:val="00FD277C"/>
    <w:rsid w:val="00FD2B2E"/>
    <w:rsid w:val="00FD2F53"/>
    <w:rsid w:val="00FD3075"/>
    <w:rsid w:val="00FD341E"/>
    <w:rsid w:val="00FD36FD"/>
    <w:rsid w:val="00FD38C4"/>
    <w:rsid w:val="00FD4A12"/>
    <w:rsid w:val="00FD4AC2"/>
    <w:rsid w:val="00FD4BCB"/>
    <w:rsid w:val="00FD5003"/>
    <w:rsid w:val="00FD67DC"/>
    <w:rsid w:val="00FD77B6"/>
    <w:rsid w:val="00FD7AA0"/>
    <w:rsid w:val="00FD7D8E"/>
    <w:rsid w:val="00FD7EFF"/>
    <w:rsid w:val="00FE0144"/>
    <w:rsid w:val="00FE0469"/>
    <w:rsid w:val="00FE08E5"/>
    <w:rsid w:val="00FE08EE"/>
    <w:rsid w:val="00FE0915"/>
    <w:rsid w:val="00FE0BD5"/>
    <w:rsid w:val="00FE15B9"/>
    <w:rsid w:val="00FE166F"/>
    <w:rsid w:val="00FE1F0B"/>
    <w:rsid w:val="00FE212A"/>
    <w:rsid w:val="00FE2767"/>
    <w:rsid w:val="00FE403B"/>
    <w:rsid w:val="00FE41FD"/>
    <w:rsid w:val="00FE4DF1"/>
    <w:rsid w:val="00FE6300"/>
    <w:rsid w:val="00FE6B68"/>
    <w:rsid w:val="00FE745C"/>
    <w:rsid w:val="00FE77D8"/>
    <w:rsid w:val="00FF08B4"/>
    <w:rsid w:val="00FF12D2"/>
    <w:rsid w:val="00FF14BA"/>
    <w:rsid w:val="00FF17C5"/>
    <w:rsid w:val="00FF1835"/>
    <w:rsid w:val="00FF1C29"/>
    <w:rsid w:val="00FF270D"/>
    <w:rsid w:val="00FF2B71"/>
    <w:rsid w:val="00FF2CF2"/>
    <w:rsid w:val="00FF2E44"/>
    <w:rsid w:val="00FF2F11"/>
    <w:rsid w:val="00FF43A4"/>
    <w:rsid w:val="00FF4A18"/>
    <w:rsid w:val="00FF4EC3"/>
    <w:rsid w:val="00FF5002"/>
    <w:rsid w:val="00FF5256"/>
    <w:rsid w:val="00FF52F8"/>
    <w:rsid w:val="00FF53AC"/>
    <w:rsid w:val="00FF5438"/>
    <w:rsid w:val="00FF5CC0"/>
    <w:rsid w:val="00FF6021"/>
    <w:rsid w:val="00FF65B3"/>
    <w:rsid w:val="00FF6811"/>
    <w:rsid w:val="00FF6B41"/>
    <w:rsid w:val="00FF77D3"/>
    <w:rsid w:val="00FF7F8C"/>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2C7DCD"/>
  <w15:docId w15:val="{59C98D8F-A185-4766-9D39-1EDBBC573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43BD"/>
    <w:pPr>
      <w:spacing w:after="120" w:line="360" w:lineRule="auto"/>
      <w:jc w:val="both"/>
    </w:pPr>
    <w:rPr>
      <w:rFonts w:ascii="Times New Roman" w:eastAsia="Times New Roman" w:hAnsi="Times New Roman" w:cs="Times New Roman"/>
      <w:sz w:val="24"/>
      <w:szCs w:val="24"/>
      <w:lang w:eastAsia="de-DE"/>
    </w:rPr>
  </w:style>
  <w:style w:type="paragraph" w:styleId="berschrift1">
    <w:name w:val="heading 1"/>
    <w:basedOn w:val="Standard"/>
    <w:next w:val="Standard"/>
    <w:link w:val="berschrift1Zchn"/>
    <w:uiPriority w:val="9"/>
    <w:qFormat/>
    <w:rsid w:val="00E06972"/>
    <w:pPr>
      <w:keepNext/>
      <w:keepLines/>
      <w:pageBreakBefore/>
      <w:numPr>
        <w:numId w:val="1"/>
      </w:numPr>
      <w:spacing w:before="480" w:after="240"/>
      <w:ind w:left="357" w:hanging="357"/>
      <w:outlineLvl w:val="0"/>
    </w:pPr>
    <w:rPr>
      <w:rFonts w:eastAsiaTheme="majorEastAsia"/>
      <w:b/>
      <w:bCs/>
      <w:color w:val="000000" w:themeColor="text1"/>
      <w:sz w:val="32"/>
      <w:szCs w:val="28"/>
    </w:rPr>
  </w:style>
  <w:style w:type="paragraph" w:styleId="berschrift2">
    <w:name w:val="heading 2"/>
    <w:basedOn w:val="Standard"/>
    <w:next w:val="Standard"/>
    <w:link w:val="berschrift2Zchn"/>
    <w:uiPriority w:val="9"/>
    <w:unhideWhenUsed/>
    <w:qFormat/>
    <w:rsid w:val="00C76D3D"/>
    <w:pPr>
      <w:keepNext/>
      <w:keepLines/>
      <w:numPr>
        <w:ilvl w:val="1"/>
        <w:numId w:val="1"/>
      </w:numPr>
      <w:spacing w:before="200"/>
      <w:ind w:left="578" w:hanging="578"/>
      <w:outlineLvl w:val="1"/>
    </w:pPr>
    <w:rPr>
      <w:rFonts w:eastAsiaTheme="majorEastAsia" w:cstheme="majorBidi"/>
      <w:b/>
      <w:bCs/>
      <w:color w:val="000000" w:themeColor="text1"/>
      <w:szCs w:val="26"/>
    </w:rPr>
  </w:style>
  <w:style w:type="paragraph" w:styleId="berschrift3">
    <w:name w:val="heading 3"/>
    <w:basedOn w:val="Standard"/>
    <w:next w:val="Standard"/>
    <w:link w:val="berschrift3Zchn"/>
    <w:uiPriority w:val="9"/>
    <w:unhideWhenUsed/>
    <w:qFormat/>
    <w:rsid w:val="00BD0599"/>
    <w:pPr>
      <w:keepNext/>
      <w:keepLines/>
      <w:numPr>
        <w:ilvl w:val="2"/>
        <w:numId w:val="1"/>
      </w:numPr>
      <w:spacing w:before="200"/>
      <w:ind w:left="1429"/>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unhideWhenUsed/>
    <w:qFormat/>
    <w:rsid w:val="00DF7BEE"/>
    <w:pPr>
      <w:keepNext/>
      <w:keepLines/>
      <w:spacing w:before="200"/>
      <w:ind w:left="708"/>
      <w:outlineLvl w:val="3"/>
    </w:pPr>
    <w:rPr>
      <w:rFonts w:asciiTheme="majorHAnsi" w:eastAsiaTheme="majorEastAsia" w:hAnsiTheme="majorHAnsi" w:cstheme="majorBidi"/>
      <w:b/>
      <w:bCs/>
      <w:i/>
      <w:iCs/>
      <w:color w:val="000000" w:themeColor="text1"/>
    </w:rPr>
  </w:style>
  <w:style w:type="paragraph" w:styleId="berschrift5">
    <w:name w:val="heading 5"/>
    <w:basedOn w:val="Standard"/>
    <w:next w:val="Standard"/>
    <w:link w:val="berschrift5Zchn"/>
    <w:uiPriority w:val="9"/>
    <w:semiHidden/>
    <w:unhideWhenUsed/>
    <w:qFormat/>
    <w:rsid w:val="00C9009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C9009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C9009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C9009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C9009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06972"/>
    <w:rPr>
      <w:rFonts w:ascii="Times New Roman" w:eastAsiaTheme="majorEastAsia" w:hAnsi="Times New Roman" w:cs="Times New Roman"/>
      <w:b/>
      <w:bCs/>
      <w:color w:val="000000" w:themeColor="text1"/>
      <w:sz w:val="32"/>
      <w:szCs w:val="28"/>
      <w:lang w:eastAsia="de-DE"/>
    </w:rPr>
  </w:style>
  <w:style w:type="paragraph" w:styleId="Sprechblasentext">
    <w:name w:val="Balloon Text"/>
    <w:basedOn w:val="Standard"/>
    <w:link w:val="SprechblasentextZchn"/>
    <w:uiPriority w:val="99"/>
    <w:semiHidden/>
    <w:unhideWhenUsed/>
    <w:rsid w:val="00FA775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775E"/>
    <w:rPr>
      <w:rFonts w:ascii="Tahoma" w:hAnsi="Tahoma" w:cs="Tahoma"/>
      <w:sz w:val="16"/>
      <w:szCs w:val="16"/>
    </w:rPr>
  </w:style>
  <w:style w:type="paragraph" w:styleId="Inhaltsverzeichnisberschrift">
    <w:name w:val="TOC Heading"/>
    <w:basedOn w:val="berschrift1"/>
    <w:next w:val="Standard"/>
    <w:uiPriority w:val="39"/>
    <w:unhideWhenUsed/>
    <w:qFormat/>
    <w:rsid w:val="00FA775E"/>
    <w:pPr>
      <w:outlineLvl w:val="9"/>
    </w:pPr>
  </w:style>
  <w:style w:type="paragraph" w:styleId="Verzeichnis2">
    <w:name w:val="toc 2"/>
    <w:basedOn w:val="Standard"/>
    <w:next w:val="Standard"/>
    <w:autoRedefine/>
    <w:uiPriority w:val="39"/>
    <w:unhideWhenUsed/>
    <w:qFormat/>
    <w:rsid w:val="005B3BA4"/>
    <w:pPr>
      <w:spacing w:before="120"/>
      <w:ind w:left="708"/>
      <w:jc w:val="left"/>
    </w:pPr>
    <w:rPr>
      <w:bCs/>
      <w:szCs w:val="20"/>
    </w:rPr>
  </w:style>
  <w:style w:type="paragraph" w:styleId="Verzeichnis1">
    <w:name w:val="toc 1"/>
    <w:basedOn w:val="Standard"/>
    <w:next w:val="Standard"/>
    <w:autoRedefine/>
    <w:uiPriority w:val="39"/>
    <w:unhideWhenUsed/>
    <w:qFormat/>
    <w:rsid w:val="007636E6"/>
    <w:pPr>
      <w:tabs>
        <w:tab w:val="left" w:pos="708"/>
        <w:tab w:val="right" w:leader="dot" w:pos="9062"/>
      </w:tabs>
      <w:spacing w:before="360"/>
      <w:ind w:left="113"/>
      <w:jc w:val="left"/>
    </w:pPr>
    <w:rPr>
      <w:b/>
      <w:bCs/>
      <w:caps/>
    </w:rPr>
  </w:style>
  <w:style w:type="paragraph" w:styleId="Verzeichnis3">
    <w:name w:val="toc 3"/>
    <w:basedOn w:val="Standard"/>
    <w:next w:val="Standard"/>
    <w:autoRedefine/>
    <w:uiPriority w:val="39"/>
    <w:unhideWhenUsed/>
    <w:qFormat/>
    <w:rsid w:val="005B3BA4"/>
    <w:pPr>
      <w:ind w:left="708"/>
      <w:jc w:val="left"/>
    </w:pPr>
    <w:rPr>
      <w:sz w:val="20"/>
      <w:szCs w:val="20"/>
    </w:rPr>
  </w:style>
  <w:style w:type="paragraph" w:styleId="Listenabsatz">
    <w:name w:val="List Paragraph"/>
    <w:basedOn w:val="Standard"/>
    <w:uiPriority w:val="34"/>
    <w:qFormat/>
    <w:rsid w:val="00FA775E"/>
    <w:pPr>
      <w:ind w:left="720"/>
      <w:contextualSpacing/>
    </w:pPr>
  </w:style>
  <w:style w:type="character" w:styleId="Hyperlink">
    <w:name w:val="Hyperlink"/>
    <w:basedOn w:val="Absatz-Standardschriftart"/>
    <w:uiPriority w:val="99"/>
    <w:unhideWhenUsed/>
    <w:rsid w:val="009B017B"/>
    <w:rPr>
      <w:color w:val="0000FF" w:themeColor="hyperlink"/>
      <w:u w:val="single"/>
    </w:rPr>
  </w:style>
  <w:style w:type="paragraph" w:styleId="Kopfzeile">
    <w:name w:val="header"/>
    <w:basedOn w:val="Standard"/>
    <w:link w:val="KopfzeileZchn"/>
    <w:uiPriority w:val="99"/>
    <w:unhideWhenUsed/>
    <w:rsid w:val="00572A57"/>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572A57"/>
  </w:style>
  <w:style w:type="paragraph" w:styleId="Fuzeile">
    <w:name w:val="footer"/>
    <w:basedOn w:val="Standard"/>
    <w:link w:val="FuzeileZchn"/>
    <w:uiPriority w:val="99"/>
    <w:unhideWhenUsed/>
    <w:rsid w:val="00572A57"/>
    <w:pPr>
      <w:tabs>
        <w:tab w:val="center" w:pos="4536"/>
        <w:tab w:val="right" w:pos="9072"/>
      </w:tabs>
      <w:spacing w:line="240" w:lineRule="auto"/>
    </w:pPr>
  </w:style>
  <w:style w:type="character" w:customStyle="1" w:styleId="FuzeileZchn">
    <w:name w:val="Fußzeile Zchn"/>
    <w:basedOn w:val="Absatz-Standardschriftart"/>
    <w:link w:val="Fuzeile"/>
    <w:uiPriority w:val="99"/>
    <w:rsid w:val="00572A57"/>
  </w:style>
  <w:style w:type="character" w:styleId="Seitenzahl">
    <w:name w:val="page number"/>
    <w:basedOn w:val="Absatz-Standardschriftart"/>
    <w:uiPriority w:val="99"/>
    <w:semiHidden/>
    <w:unhideWhenUsed/>
    <w:rsid w:val="00572A57"/>
  </w:style>
  <w:style w:type="paragraph" w:styleId="Funotentext">
    <w:name w:val="footnote text"/>
    <w:basedOn w:val="Standard"/>
    <w:link w:val="FunotentextZchn"/>
    <w:uiPriority w:val="99"/>
    <w:semiHidden/>
    <w:unhideWhenUsed/>
    <w:rsid w:val="00A92328"/>
    <w:pPr>
      <w:spacing w:line="240" w:lineRule="auto"/>
    </w:pPr>
    <w:rPr>
      <w:sz w:val="20"/>
      <w:szCs w:val="20"/>
    </w:rPr>
  </w:style>
  <w:style w:type="character" w:customStyle="1" w:styleId="FunotentextZchn">
    <w:name w:val="Fußnotentext Zchn"/>
    <w:basedOn w:val="Absatz-Standardschriftart"/>
    <w:link w:val="Funotentext"/>
    <w:uiPriority w:val="99"/>
    <w:semiHidden/>
    <w:rsid w:val="00A92328"/>
    <w:rPr>
      <w:rFonts w:ascii="Times New Roman" w:hAnsi="Times New Roman"/>
      <w:sz w:val="20"/>
      <w:szCs w:val="20"/>
    </w:rPr>
  </w:style>
  <w:style w:type="character" w:styleId="Funotenzeichen">
    <w:name w:val="footnote reference"/>
    <w:basedOn w:val="Absatz-Standardschriftart"/>
    <w:uiPriority w:val="99"/>
    <w:semiHidden/>
    <w:unhideWhenUsed/>
    <w:rsid w:val="00A92328"/>
    <w:rPr>
      <w:vertAlign w:val="superscript"/>
    </w:rPr>
  </w:style>
  <w:style w:type="paragraph" w:styleId="Beschriftung">
    <w:name w:val="caption"/>
    <w:basedOn w:val="Standard"/>
    <w:next w:val="Standard"/>
    <w:uiPriority w:val="35"/>
    <w:unhideWhenUsed/>
    <w:qFormat/>
    <w:rsid w:val="005838A1"/>
    <w:pPr>
      <w:spacing w:line="240" w:lineRule="auto"/>
    </w:pPr>
    <w:rPr>
      <w:bCs/>
      <w:i/>
      <w:color w:val="000000" w:themeColor="text1"/>
      <w:sz w:val="22"/>
      <w:szCs w:val="18"/>
    </w:rPr>
  </w:style>
  <w:style w:type="character" w:styleId="Kommentarzeichen">
    <w:name w:val="annotation reference"/>
    <w:basedOn w:val="Absatz-Standardschriftart"/>
    <w:uiPriority w:val="99"/>
    <w:semiHidden/>
    <w:unhideWhenUsed/>
    <w:rsid w:val="000F200D"/>
    <w:rPr>
      <w:sz w:val="16"/>
      <w:szCs w:val="16"/>
    </w:rPr>
  </w:style>
  <w:style w:type="paragraph" w:styleId="Kommentartext">
    <w:name w:val="annotation text"/>
    <w:basedOn w:val="Standard"/>
    <w:link w:val="KommentartextZchn"/>
    <w:uiPriority w:val="99"/>
    <w:semiHidden/>
    <w:unhideWhenUsed/>
    <w:rsid w:val="000F200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F200D"/>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0F200D"/>
    <w:rPr>
      <w:b/>
      <w:bCs/>
    </w:rPr>
  </w:style>
  <w:style w:type="character" w:customStyle="1" w:styleId="KommentarthemaZchn">
    <w:name w:val="Kommentarthema Zchn"/>
    <w:basedOn w:val="KommentartextZchn"/>
    <w:link w:val="Kommentarthema"/>
    <w:uiPriority w:val="99"/>
    <w:semiHidden/>
    <w:rsid w:val="000F200D"/>
    <w:rPr>
      <w:rFonts w:ascii="Times New Roman" w:hAnsi="Times New Roman"/>
      <w:b/>
      <w:bCs/>
      <w:sz w:val="20"/>
      <w:szCs w:val="20"/>
    </w:rPr>
  </w:style>
  <w:style w:type="character" w:customStyle="1" w:styleId="berschrift2Zchn">
    <w:name w:val="Überschrift 2 Zchn"/>
    <w:basedOn w:val="Absatz-Standardschriftart"/>
    <w:link w:val="berschrift2"/>
    <w:uiPriority w:val="9"/>
    <w:rsid w:val="00C76D3D"/>
    <w:rPr>
      <w:rFonts w:ascii="Times New Roman" w:eastAsiaTheme="majorEastAsia" w:hAnsi="Times New Roman" w:cstheme="majorBidi"/>
      <w:b/>
      <w:bCs/>
      <w:color w:val="000000" w:themeColor="text1"/>
      <w:sz w:val="24"/>
      <w:szCs w:val="26"/>
      <w:lang w:eastAsia="de-DE"/>
    </w:rPr>
  </w:style>
  <w:style w:type="character" w:customStyle="1" w:styleId="berschrift3Zchn">
    <w:name w:val="Überschrift 3 Zchn"/>
    <w:basedOn w:val="Absatz-Standardschriftart"/>
    <w:link w:val="berschrift3"/>
    <w:uiPriority w:val="9"/>
    <w:rsid w:val="00BD0599"/>
    <w:rPr>
      <w:rFonts w:ascii="Times New Roman" w:eastAsiaTheme="majorEastAsia" w:hAnsi="Times New Roman" w:cstheme="majorBidi"/>
      <w:b/>
      <w:bCs/>
      <w:color w:val="000000" w:themeColor="text1"/>
      <w:sz w:val="24"/>
      <w:szCs w:val="24"/>
      <w:lang w:eastAsia="de-DE"/>
    </w:rPr>
  </w:style>
  <w:style w:type="paragraph" w:styleId="Abbildungsverzeichnis">
    <w:name w:val="table of figures"/>
    <w:basedOn w:val="Standard"/>
    <w:next w:val="Standard"/>
    <w:uiPriority w:val="99"/>
    <w:unhideWhenUsed/>
    <w:rsid w:val="00456424"/>
    <w:pPr>
      <w:ind w:left="1247" w:right="284" w:hanging="1247"/>
    </w:pPr>
  </w:style>
  <w:style w:type="character" w:customStyle="1" w:styleId="bibliographic-informationvalue1">
    <w:name w:val="bibliographic-information__value1"/>
    <w:basedOn w:val="Absatz-Standardschriftart"/>
    <w:rsid w:val="008715B5"/>
    <w:rPr>
      <w:vanish w:val="0"/>
      <w:webHidden w:val="0"/>
      <w:specVanish w:val="0"/>
    </w:rPr>
  </w:style>
  <w:style w:type="paragraph" w:styleId="Verzeichnis4">
    <w:name w:val="toc 4"/>
    <w:basedOn w:val="Standard"/>
    <w:next w:val="Standard"/>
    <w:autoRedefine/>
    <w:uiPriority w:val="39"/>
    <w:unhideWhenUsed/>
    <w:rsid w:val="006E1604"/>
    <w:pPr>
      <w:ind w:left="480"/>
      <w:jc w:val="left"/>
    </w:pPr>
    <w:rPr>
      <w:rFonts w:asciiTheme="minorHAnsi" w:hAnsiTheme="minorHAnsi"/>
      <w:sz w:val="20"/>
      <w:szCs w:val="20"/>
    </w:rPr>
  </w:style>
  <w:style w:type="paragraph" w:styleId="Verzeichnis5">
    <w:name w:val="toc 5"/>
    <w:basedOn w:val="Standard"/>
    <w:next w:val="Standard"/>
    <w:autoRedefine/>
    <w:uiPriority w:val="39"/>
    <w:unhideWhenUsed/>
    <w:rsid w:val="006E1604"/>
    <w:pPr>
      <w:ind w:left="720"/>
      <w:jc w:val="left"/>
    </w:pPr>
    <w:rPr>
      <w:rFonts w:asciiTheme="minorHAnsi" w:hAnsiTheme="minorHAnsi"/>
      <w:sz w:val="20"/>
      <w:szCs w:val="20"/>
    </w:rPr>
  </w:style>
  <w:style w:type="paragraph" w:styleId="Verzeichnis6">
    <w:name w:val="toc 6"/>
    <w:basedOn w:val="Standard"/>
    <w:next w:val="Standard"/>
    <w:autoRedefine/>
    <w:uiPriority w:val="39"/>
    <w:unhideWhenUsed/>
    <w:rsid w:val="006E1604"/>
    <w:pPr>
      <w:ind w:left="960"/>
      <w:jc w:val="left"/>
    </w:pPr>
    <w:rPr>
      <w:rFonts w:asciiTheme="minorHAnsi" w:hAnsiTheme="minorHAnsi"/>
      <w:sz w:val="20"/>
      <w:szCs w:val="20"/>
    </w:rPr>
  </w:style>
  <w:style w:type="paragraph" w:styleId="Verzeichnis7">
    <w:name w:val="toc 7"/>
    <w:basedOn w:val="Standard"/>
    <w:next w:val="Standard"/>
    <w:autoRedefine/>
    <w:uiPriority w:val="39"/>
    <w:unhideWhenUsed/>
    <w:rsid w:val="006E1604"/>
    <w:pPr>
      <w:ind w:left="1200"/>
      <w:jc w:val="left"/>
    </w:pPr>
    <w:rPr>
      <w:rFonts w:asciiTheme="minorHAnsi" w:hAnsiTheme="minorHAnsi"/>
      <w:sz w:val="20"/>
      <w:szCs w:val="20"/>
    </w:rPr>
  </w:style>
  <w:style w:type="paragraph" w:styleId="Verzeichnis8">
    <w:name w:val="toc 8"/>
    <w:basedOn w:val="Standard"/>
    <w:next w:val="Standard"/>
    <w:autoRedefine/>
    <w:uiPriority w:val="39"/>
    <w:unhideWhenUsed/>
    <w:rsid w:val="006E1604"/>
    <w:pPr>
      <w:ind w:left="1440"/>
      <w:jc w:val="left"/>
    </w:pPr>
    <w:rPr>
      <w:rFonts w:asciiTheme="minorHAnsi" w:hAnsiTheme="minorHAnsi"/>
      <w:sz w:val="20"/>
      <w:szCs w:val="20"/>
    </w:rPr>
  </w:style>
  <w:style w:type="paragraph" w:styleId="Verzeichnis9">
    <w:name w:val="toc 9"/>
    <w:basedOn w:val="Standard"/>
    <w:next w:val="Standard"/>
    <w:autoRedefine/>
    <w:uiPriority w:val="39"/>
    <w:unhideWhenUsed/>
    <w:rsid w:val="006E1604"/>
    <w:pPr>
      <w:ind w:left="1680"/>
      <w:jc w:val="left"/>
    </w:pPr>
    <w:rPr>
      <w:rFonts w:asciiTheme="minorHAnsi" w:hAnsiTheme="minorHAnsi"/>
      <w:sz w:val="20"/>
      <w:szCs w:val="20"/>
    </w:rPr>
  </w:style>
  <w:style w:type="paragraph" w:styleId="StandardWeb">
    <w:name w:val="Normal (Web)"/>
    <w:basedOn w:val="Standard"/>
    <w:uiPriority w:val="99"/>
    <w:semiHidden/>
    <w:unhideWhenUsed/>
    <w:rsid w:val="00C17F8D"/>
    <w:pPr>
      <w:spacing w:before="100" w:beforeAutospacing="1" w:after="100" w:afterAutospacing="1" w:line="240" w:lineRule="auto"/>
      <w:jc w:val="left"/>
    </w:pPr>
    <w:rPr>
      <w:rFonts w:eastAsiaTheme="minorEastAsia"/>
    </w:rPr>
  </w:style>
  <w:style w:type="character" w:customStyle="1" w:styleId="berschrift4Zchn">
    <w:name w:val="Überschrift 4 Zchn"/>
    <w:basedOn w:val="Absatz-Standardschriftart"/>
    <w:link w:val="berschrift4"/>
    <w:uiPriority w:val="9"/>
    <w:rsid w:val="00DF7BEE"/>
    <w:rPr>
      <w:rFonts w:asciiTheme="majorHAnsi" w:eastAsiaTheme="majorEastAsia" w:hAnsiTheme="majorHAnsi" w:cstheme="majorBidi"/>
      <w:b/>
      <w:bCs/>
      <w:i/>
      <w:iCs/>
      <w:color w:val="000000" w:themeColor="text1"/>
      <w:sz w:val="24"/>
    </w:rPr>
  </w:style>
  <w:style w:type="character" w:customStyle="1" w:styleId="berschrift5Zchn">
    <w:name w:val="Überschrift 5 Zchn"/>
    <w:basedOn w:val="Absatz-Standardschriftart"/>
    <w:link w:val="berschrift5"/>
    <w:uiPriority w:val="9"/>
    <w:semiHidden/>
    <w:rsid w:val="00C9009E"/>
    <w:rPr>
      <w:rFonts w:asciiTheme="majorHAnsi" w:eastAsiaTheme="majorEastAsia" w:hAnsiTheme="majorHAnsi" w:cstheme="majorBidi"/>
      <w:color w:val="243F60" w:themeColor="accent1" w:themeShade="7F"/>
      <w:sz w:val="24"/>
      <w:szCs w:val="24"/>
      <w:lang w:eastAsia="de-DE"/>
    </w:rPr>
  </w:style>
  <w:style w:type="character" w:customStyle="1" w:styleId="berschrift6Zchn">
    <w:name w:val="Überschrift 6 Zchn"/>
    <w:basedOn w:val="Absatz-Standardschriftart"/>
    <w:link w:val="berschrift6"/>
    <w:uiPriority w:val="9"/>
    <w:semiHidden/>
    <w:rsid w:val="00C9009E"/>
    <w:rPr>
      <w:rFonts w:asciiTheme="majorHAnsi" w:eastAsiaTheme="majorEastAsia" w:hAnsiTheme="majorHAnsi" w:cstheme="majorBidi"/>
      <w:i/>
      <w:iCs/>
      <w:color w:val="243F60" w:themeColor="accent1" w:themeShade="7F"/>
      <w:sz w:val="24"/>
      <w:szCs w:val="24"/>
      <w:lang w:eastAsia="de-DE"/>
    </w:rPr>
  </w:style>
  <w:style w:type="character" w:customStyle="1" w:styleId="berschrift7Zchn">
    <w:name w:val="Überschrift 7 Zchn"/>
    <w:basedOn w:val="Absatz-Standardschriftart"/>
    <w:link w:val="berschrift7"/>
    <w:uiPriority w:val="9"/>
    <w:semiHidden/>
    <w:rsid w:val="00C9009E"/>
    <w:rPr>
      <w:rFonts w:asciiTheme="majorHAnsi" w:eastAsiaTheme="majorEastAsia" w:hAnsiTheme="majorHAnsi" w:cstheme="majorBidi"/>
      <w:i/>
      <w:iCs/>
      <w:color w:val="404040" w:themeColor="text1" w:themeTint="BF"/>
      <w:sz w:val="24"/>
      <w:szCs w:val="24"/>
      <w:lang w:eastAsia="de-DE"/>
    </w:rPr>
  </w:style>
  <w:style w:type="character" w:customStyle="1" w:styleId="berschrift8Zchn">
    <w:name w:val="Überschrift 8 Zchn"/>
    <w:basedOn w:val="Absatz-Standardschriftart"/>
    <w:link w:val="berschrift8"/>
    <w:uiPriority w:val="9"/>
    <w:semiHidden/>
    <w:rsid w:val="00C9009E"/>
    <w:rPr>
      <w:rFonts w:asciiTheme="majorHAnsi" w:eastAsiaTheme="majorEastAsia" w:hAnsiTheme="majorHAnsi" w:cstheme="majorBidi"/>
      <w:color w:val="404040" w:themeColor="text1" w:themeTint="BF"/>
      <w:sz w:val="20"/>
      <w:szCs w:val="20"/>
      <w:lang w:eastAsia="de-DE"/>
    </w:rPr>
  </w:style>
  <w:style w:type="character" w:customStyle="1" w:styleId="berschrift9Zchn">
    <w:name w:val="Überschrift 9 Zchn"/>
    <w:basedOn w:val="Absatz-Standardschriftart"/>
    <w:link w:val="berschrift9"/>
    <w:uiPriority w:val="9"/>
    <w:semiHidden/>
    <w:rsid w:val="00C9009E"/>
    <w:rPr>
      <w:rFonts w:asciiTheme="majorHAnsi" w:eastAsiaTheme="majorEastAsia" w:hAnsiTheme="majorHAnsi" w:cstheme="majorBidi"/>
      <w:i/>
      <w:iCs/>
      <w:color w:val="404040" w:themeColor="text1" w:themeTint="BF"/>
      <w:sz w:val="20"/>
      <w:szCs w:val="20"/>
      <w:lang w:eastAsia="de-DE"/>
    </w:rPr>
  </w:style>
  <w:style w:type="character" w:styleId="Platzhaltertext">
    <w:name w:val="Placeholder Text"/>
    <w:basedOn w:val="Absatz-Standardschriftart"/>
    <w:uiPriority w:val="99"/>
    <w:semiHidden/>
    <w:rsid w:val="00FD36FD"/>
    <w:rPr>
      <w:color w:val="808080"/>
    </w:rPr>
  </w:style>
  <w:style w:type="paragraph" w:customStyle="1" w:styleId="CitaviBibliographyHeading">
    <w:name w:val="Citavi Bibliography Heading"/>
    <w:basedOn w:val="Standard"/>
    <w:link w:val="CitaviBibliographyHeadingZchn"/>
    <w:rsid w:val="00BB5299"/>
    <w:pPr>
      <w:spacing w:before="240"/>
      <w:jc w:val="left"/>
    </w:pPr>
  </w:style>
  <w:style w:type="character" w:customStyle="1" w:styleId="CitaviBibliographyHeadingZchn">
    <w:name w:val="Citavi Bibliography Heading Zchn"/>
    <w:basedOn w:val="Absatz-Standardschriftart"/>
    <w:link w:val="CitaviBibliographyHeading"/>
    <w:rsid w:val="00BB5299"/>
    <w:rPr>
      <w:rFonts w:ascii="Times New Roman" w:hAnsi="Times New Roman"/>
      <w:sz w:val="24"/>
    </w:rPr>
  </w:style>
  <w:style w:type="paragraph" w:customStyle="1" w:styleId="CitaviBibliographyEntry">
    <w:name w:val="Citavi Bibliography Entry"/>
    <w:basedOn w:val="Standard"/>
    <w:link w:val="CitaviBibliographyEntryZchn"/>
    <w:rsid w:val="00BB5299"/>
    <w:pPr>
      <w:spacing w:before="240"/>
      <w:jc w:val="left"/>
    </w:pPr>
  </w:style>
  <w:style w:type="character" w:customStyle="1" w:styleId="CitaviBibliographyEntryZchn">
    <w:name w:val="Citavi Bibliography Entry Zchn"/>
    <w:basedOn w:val="Absatz-Standardschriftart"/>
    <w:link w:val="CitaviBibliographyEntry"/>
    <w:rsid w:val="00BB5299"/>
    <w:rPr>
      <w:rFonts w:ascii="Times New Roman" w:hAnsi="Times New Roman"/>
      <w:sz w:val="24"/>
    </w:rPr>
  </w:style>
  <w:style w:type="paragraph" w:customStyle="1" w:styleId="Strukturierung">
    <w:name w:val="Strukturierung"/>
    <w:basedOn w:val="berschrift1"/>
    <w:link w:val="StrukturierungZchn"/>
    <w:qFormat/>
    <w:rsid w:val="00740F52"/>
    <w:pPr>
      <w:numPr>
        <w:numId w:val="2"/>
      </w:numPr>
      <w:ind w:left="714" w:hanging="357"/>
    </w:pPr>
  </w:style>
  <w:style w:type="character" w:customStyle="1" w:styleId="StrukturierungZchn">
    <w:name w:val="Strukturierung Zchn"/>
    <w:basedOn w:val="berschrift1Zchn"/>
    <w:link w:val="Strukturierung"/>
    <w:rsid w:val="00740F52"/>
    <w:rPr>
      <w:rFonts w:ascii="Times New Roman" w:eastAsiaTheme="majorEastAsia" w:hAnsi="Times New Roman" w:cs="Times New Roman"/>
      <w:b/>
      <w:bCs/>
      <w:color w:val="000000" w:themeColor="text1"/>
      <w:sz w:val="32"/>
      <w:szCs w:val="28"/>
      <w:lang w:eastAsia="de-DE"/>
    </w:rPr>
  </w:style>
  <w:style w:type="paragraph" w:customStyle="1" w:styleId="CitaviBibliographySubheading1">
    <w:name w:val="Citavi Bibliography Subheading 1"/>
    <w:basedOn w:val="berschrift2"/>
    <w:link w:val="CitaviBibliographySubheading1Zchn"/>
    <w:rsid w:val="00D409C2"/>
    <w:pPr>
      <w:jc w:val="left"/>
      <w:outlineLvl w:val="9"/>
    </w:pPr>
  </w:style>
  <w:style w:type="character" w:customStyle="1" w:styleId="CitaviBibliographySubheading1Zchn">
    <w:name w:val="Citavi Bibliography Subheading 1 Zchn"/>
    <w:basedOn w:val="Absatz-Standardschriftart"/>
    <w:link w:val="CitaviBibliographySubheading1"/>
    <w:rsid w:val="00D409C2"/>
    <w:rPr>
      <w:rFonts w:ascii="Times New Roman" w:eastAsiaTheme="majorEastAsia" w:hAnsi="Times New Roman" w:cstheme="majorBidi"/>
      <w:b/>
      <w:bCs/>
      <w:color w:val="000000" w:themeColor="text1"/>
      <w:sz w:val="24"/>
      <w:szCs w:val="26"/>
      <w:lang w:eastAsia="de-DE"/>
    </w:rPr>
  </w:style>
  <w:style w:type="paragraph" w:customStyle="1" w:styleId="CitaviBibliographySubheading2">
    <w:name w:val="Citavi Bibliography Subheading 2"/>
    <w:basedOn w:val="berschrift3"/>
    <w:link w:val="CitaviBibliographySubheading2Zchn"/>
    <w:rsid w:val="00D409C2"/>
    <w:pPr>
      <w:jc w:val="left"/>
      <w:outlineLvl w:val="9"/>
    </w:pPr>
  </w:style>
  <w:style w:type="character" w:customStyle="1" w:styleId="CitaviBibliographySubheading2Zchn">
    <w:name w:val="Citavi Bibliography Subheading 2 Zchn"/>
    <w:basedOn w:val="Absatz-Standardschriftart"/>
    <w:link w:val="CitaviBibliographySubheading2"/>
    <w:rsid w:val="00D409C2"/>
    <w:rPr>
      <w:rFonts w:ascii="Times New Roman" w:eastAsiaTheme="majorEastAsia" w:hAnsi="Times New Roman" w:cstheme="majorBidi"/>
      <w:b/>
      <w:bCs/>
      <w:color w:val="000000" w:themeColor="text1"/>
      <w:sz w:val="24"/>
      <w:szCs w:val="24"/>
      <w:lang w:eastAsia="de-DE"/>
    </w:rPr>
  </w:style>
  <w:style w:type="paragraph" w:customStyle="1" w:styleId="CitaviBibliographySubheading3">
    <w:name w:val="Citavi Bibliography Subheading 3"/>
    <w:basedOn w:val="berschrift4"/>
    <w:link w:val="CitaviBibliographySubheading3Zchn"/>
    <w:rsid w:val="00D409C2"/>
    <w:pPr>
      <w:jc w:val="left"/>
      <w:outlineLvl w:val="9"/>
    </w:pPr>
  </w:style>
  <w:style w:type="character" w:customStyle="1" w:styleId="CitaviBibliographySubheading3Zchn">
    <w:name w:val="Citavi Bibliography Subheading 3 Zchn"/>
    <w:basedOn w:val="Absatz-Standardschriftart"/>
    <w:link w:val="CitaviBibliographySubheading3"/>
    <w:rsid w:val="00D409C2"/>
    <w:rPr>
      <w:rFonts w:asciiTheme="majorHAnsi" w:eastAsiaTheme="majorEastAsia" w:hAnsiTheme="majorHAnsi" w:cstheme="majorBidi"/>
      <w:b/>
      <w:bCs/>
      <w:i/>
      <w:iCs/>
      <w:color w:val="4F81BD" w:themeColor="accent1"/>
      <w:sz w:val="24"/>
    </w:rPr>
  </w:style>
  <w:style w:type="paragraph" w:customStyle="1" w:styleId="CitaviBibliographySubheading4">
    <w:name w:val="Citavi Bibliography Subheading 4"/>
    <w:basedOn w:val="berschrift5"/>
    <w:link w:val="CitaviBibliographySubheading4Zchn"/>
    <w:rsid w:val="00D409C2"/>
    <w:pPr>
      <w:jc w:val="left"/>
      <w:outlineLvl w:val="9"/>
    </w:pPr>
  </w:style>
  <w:style w:type="character" w:customStyle="1" w:styleId="CitaviBibliographySubheading4Zchn">
    <w:name w:val="Citavi Bibliography Subheading 4 Zchn"/>
    <w:basedOn w:val="Absatz-Standardschriftart"/>
    <w:link w:val="CitaviBibliographySubheading4"/>
    <w:rsid w:val="00D409C2"/>
    <w:rPr>
      <w:rFonts w:asciiTheme="majorHAnsi" w:eastAsiaTheme="majorEastAsia" w:hAnsiTheme="majorHAnsi" w:cstheme="majorBidi"/>
      <w:color w:val="243F60" w:themeColor="accent1" w:themeShade="7F"/>
      <w:sz w:val="24"/>
      <w:szCs w:val="24"/>
      <w:lang w:eastAsia="de-DE"/>
    </w:rPr>
  </w:style>
  <w:style w:type="paragraph" w:customStyle="1" w:styleId="CitaviBibliographySubheading5">
    <w:name w:val="Citavi Bibliography Subheading 5"/>
    <w:basedOn w:val="berschrift6"/>
    <w:link w:val="CitaviBibliographySubheading5Zchn"/>
    <w:rsid w:val="00D409C2"/>
    <w:pPr>
      <w:outlineLvl w:val="9"/>
    </w:pPr>
  </w:style>
  <w:style w:type="character" w:customStyle="1" w:styleId="CitaviBibliographySubheading5Zchn">
    <w:name w:val="Citavi Bibliography Subheading 5 Zchn"/>
    <w:basedOn w:val="Absatz-Standardschriftart"/>
    <w:link w:val="CitaviBibliographySubheading5"/>
    <w:rsid w:val="00D409C2"/>
    <w:rPr>
      <w:rFonts w:asciiTheme="majorHAnsi" w:eastAsiaTheme="majorEastAsia" w:hAnsiTheme="majorHAnsi" w:cstheme="majorBidi"/>
      <w:i/>
      <w:iCs/>
      <w:color w:val="243F60" w:themeColor="accent1" w:themeShade="7F"/>
      <w:sz w:val="24"/>
      <w:szCs w:val="24"/>
      <w:lang w:eastAsia="de-DE"/>
    </w:rPr>
  </w:style>
  <w:style w:type="paragraph" w:customStyle="1" w:styleId="CitaviBibliographySubheading6">
    <w:name w:val="Citavi Bibliography Subheading 6"/>
    <w:basedOn w:val="berschrift7"/>
    <w:link w:val="CitaviBibliographySubheading6Zchn"/>
    <w:rsid w:val="00D409C2"/>
    <w:pPr>
      <w:outlineLvl w:val="9"/>
    </w:pPr>
  </w:style>
  <w:style w:type="character" w:customStyle="1" w:styleId="CitaviBibliographySubheading6Zchn">
    <w:name w:val="Citavi Bibliography Subheading 6 Zchn"/>
    <w:basedOn w:val="Absatz-Standardschriftart"/>
    <w:link w:val="CitaviBibliographySubheading6"/>
    <w:rsid w:val="00D409C2"/>
    <w:rPr>
      <w:rFonts w:asciiTheme="majorHAnsi" w:eastAsiaTheme="majorEastAsia" w:hAnsiTheme="majorHAnsi" w:cstheme="majorBidi"/>
      <w:i/>
      <w:iCs/>
      <w:color w:val="404040" w:themeColor="text1" w:themeTint="BF"/>
      <w:sz w:val="24"/>
      <w:szCs w:val="24"/>
      <w:lang w:eastAsia="de-DE"/>
    </w:rPr>
  </w:style>
  <w:style w:type="paragraph" w:customStyle="1" w:styleId="CitaviBibliographySubheading7">
    <w:name w:val="Citavi Bibliography Subheading 7"/>
    <w:basedOn w:val="berschrift8"/>
    <w:link w:val="CitaviBibliographySubheading7Zchn"/>
    <w:rsid w:val="00D409C2"/>
    <w:pPr>
      <w:outlineLvl w:val="9"/>
    </w:pPr>
  </w:style>
  <w:style w:type="character" w:customStyle="1" w:styleId="CitaviBibliographySubheading7Zchn">
    <w:name w:val="Citavi Bibliography Subheading 7 Zchn"/>
    <w:basedOn w:val="Absatz-Standardschriftart"/>
    <w:link w:val="CitaviBibliographySubheading7"/>
    <w:rsid w:val="00D409C2"/>
    <w:rPr>
      <w:rFonts w:asciiTheme="majorHAnsi" w:eastAsiaTheme="majorEastAsia" w:hAnsiTheme="majorHAnsi" w:cstheme="majorBidi"/>
      <w:color w:val="404040" w:themeColor="text1" w:themeTint="BF"/>
      <w:sz w:val="20"/>
      <w:szCs w:val="20"/>
      <w:lang w:eastAsia="de-DE"/>
    </w:rPr>
  </w:style>
  <w:style w:type="paragraph" w:customStyle="1" w:styleId="CitaviBibliographySubheading8">
    <w:name w:val="Citavi Bibliography Subheading 8"/>
    <w:basedOn w:val="berschrift9"/>
    <w:link w:val="CitaviBibliographySubheading8Zchn"/>
    <w:rsid w:val="00D409C2"/>
    <w:pPr>
      <w:outlineLvl w:val="9"/>
    </w:pPr>
  </w:style>
  <w:style w:type="character" w:customStyle="1" w:styleId="CitaviBibliographySubheading8Zchn">
    <w:name w:val="Citavi Bibliography Subheading 8 Zchn"/>
    <w:basedOn w:val="Absatz-Standardschriftart"/>
    <w:link w:val="CitaviBibliographySubheading8"/>
    <w:rsid w:val="00D409C2"/>
    <w:rPr>
      <w:rFonts w:asciiTheme="majorHAnsi" w:eastAsiaTheme="majorEastAsia" w:hAnsiTheme="majorHAnsi" w:cstheme="majorBidi"/>
      <w:i/>
      <w:iCs/>
      <w:color w:val="404040" w:themeColor="text1" w:themeTint="BF"/>
      <w:sz w:val="20"/>
      <w:szCs w:val="20"/>
      <w:lang w:eastAsia="de-DE"/>
    </w:rPr>
  </w:style>
  <w:style w:type="paragraph" w:styleId="Literaturverzeichnis">
    <w:name w:val="Bibliography"/>
    <w:basedOn w:val="Standard"/>
    <w:next w:val="Standard"/>
    <w:uiPriority w:val="37"/>
    <w:semiHidden/>
    <w:unhideWhenUsed/>
    <w:rsid w:val="006E1502"/>
  </w:style>
  <w:style w:type="character" w:styleId="Buchtitel">
    <w:name w:val="Book Title"/>
    <w:basedOn w:val="Absatz-Standardschriftart"/>
    <w:uiPriority w:val="33"/>
    <w:qFormat/>
    <w:rsid w:val="006E1502"/>
    <w:rPr>
      <w:b/>
      <w:bCs/>
      <w:i/>
      <w:iCs/>
      <w:spacing w:val="5"/>
    </w:rPr>
  </w:style>
  <w:style w:type="character" w:styleId="IntensiverVerweis">
    <w:name w:val="Intense Reference"/>
    <w:basedOn w:val="Absatz-Standardschriftart"/>
    <w:uiPriority w:val="32"/>
    <w:qFormat/>
    <w:rsid w:val="006E1502"/>
    <w:rPr>
      <w:b/>
      <w:bCs/>
      <w:smallCaps/>
      <w:color w:val="4F81BD" w:themeColor="accent1"/>
      <w:spacing w:val="5"/>
    </w:rPr>
  </w:style>
  <w:style w:type="character" w:styleId="SchwacherVerweis">
    <w:name w:val="Subtle Reference"/>
    <w:basedOn w:val="Absatz-Standardschriftart"/>
    <w:uiPriority w:val="31"/>
    <w:qFormat/>
    <w:rsid w:val="006E1502"/>
    <w:rPr>
      <w:smallCaps/>
      <w:color w:val="5A5A5A" w:themeColor="text1" w:themeTint="A5"/>
    </w:rPr>
  </w:style>
  <w:style w:type="character" w:styleId="IntensiveHervorhebung">
    <w:name w:val="Intense Emphasis"/>
    <w:basedOn w:val="Absatz-Standardschriftart"/>
    <w:uiPriority w:val="21"/>
    <w:qFormat/>
    <w:rsid w:val="006E1502"/>
    <w:rPr>
      <w:i/>
      <w:iCs/>
      <w:color w:val="4F81BD" w:themeColor="accent1"/>
    </w:rPr>
  </w:style>
  <w:style w:type="character" w:styleId="SchwacheHervorhebung">
    <w:name w:val="Subtle Emphasis"/>
    <w:basedOn w:val="Absatz-Standardschriftart"/>
    <w:uiPriority w:val="19"/>
    <w:qFormat/>
    <w:rsid w:val="006E1502"/>
    <w:rPr>
      <w:i/>
      <w:iCs/>
      <w:color w:val="404040" w:themeColor="text1" w:themeTint="BF"/>
    </w:rPr>
  </w:style>
  <w:style w:type="paragraph" w:styleId="IntensivesZitat">
    <w:name w:val="Intense Quote"/>
    <w:basedOn w:val="Standard"/>
    <w:next w:val="Standard"/>
    <w:link w:val="IntensivesZitatZchn"/>
    <w:uiPriority w:val="30"/>
    <w:qFormat/>
    <w:rsid w:val="006E150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6E1502"/>
    <w:rPr>
      <w:rFonts w:ascii="Times New Roman" w:hAnsi="Times New Roman"/>
      <w:i/>
      <w:iCs/>
      <w:color w:val="4F81BD" w:themeColor="accent1"/>
      <w:sz w:val="24"/>
    </w:rPr>
  </w:style>
  <w:style w:type="paragraph" w:styleId="Zitat">
    <w:name w:val="Quote"/>
    <w:aliases w:val="Quellenverzeichnis"/>
    <w:basedOn w:val="Standard"/>
    <w:next w:val="Standard"/>
    <w:link w:val="ZitatZchn"/>
    <w:uiPriority w:val="29"/>
    <w:qFormat/>
    <w:rsid w:val="00FE745C"/>
    <w:pPr>
      <w:spacing w:before="200" w:after="160"/>
      <w:ind w:left="709" w:hanging="709"/>
      <w:jc w:val="left"/>
    </w:pPr>
    <w:rPr>
      <w:rFonts w:cs="Times New Roman (Textkörper CS)"/>
      <w:iCs/>
      <w:color w:val="000000" w:themeColor="text1"/>
    </w:rPr>
  </w:style>
  <w:style w:type="character" w:customStyle="1" w:styleId="ZitatZchn">
    <w:name w:val="Zitat Zchn"/>
    <w:aliases w:val="Quellenverzeichnis Zchn"/>
    <w:basedOn w:val="Absatz-Standardschriftart"/>
    <w:link w:val="Zitat"/>
    <w:uiPriority w:val="29"/>
    <w:rsid w:val="00FE745C"/>
    <w:rPr>
      <w:rFonts w:ascii="Times New Roman" w:hAnsi="Times New Roman" w:cs="Times New Roman (Textkörper CS)"/>
      <w:iCs/>
      <w:color w:val="000000" w:themeColor="text1"/>
      <w:sz w:val="24"/>
    </w:rPr>
  </w:style>
  <w:style w:type="table" w:styleId="MittlereListe1-Akzent1">
    <w:name w:val="Medium List 1 Accent 1"/>
    <w:basedOn w:val="NormaleTabelle"/>
    <w:uiPriority w:val="65"/>
    <w:semiHidden/>
    <w:unhideWhenUsed/>
    <w:rsid w:val="006E150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6E150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6E150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E150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6E150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6E150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6E150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E150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E150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E150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E150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E150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E150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E150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E150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E150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6E150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E150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E150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E150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E1502"/>
    <w:pPr>
      <w:spacing w:after="0" w:line="240" w:lineRule="auto"/>
      <w:jc w:val="both"/>
    </w:pPr>
    <w:rPr>
      <w:rFonts w:ascii="Times New Roman" w:hAnsi="Times New Roman"/>
      <w:sz w:val="24"/>
    </w:rPr>
  </w:style>
  <w:style w:type="character" w:styleId="HTMLVariable">
    <w:name w:val="HTML Variable"/>
    <w:basedOn w:val="Absatz-Standardschriftart"/>
    <w:uiPriority w:val="99"/>
    <w:semiHidden/>
    <w:unhideWhenUsed/>
    <w:rsid w:val="006E1502"/>
    <w:rPr>
      <w:i/>
      <w:iCs/>
    </w:rPr>
  </w:style>
  <w:style w:type="character" w:styleId="HTMLSchreibmaschine">
    <w:name w:val="HTML Typewriter"/>
    <w:basedOn w:val="Absatz-Standardschriftart"/>
    <w:uiPriority w:val="99"/>
    <w:semiHidden/>
    <w:unhideWhenUsed/>
    <w:rsid w:val="006E1502"/>
    <w:rPr>
      <w:rFonts w:ascii="Consolas" w:hAnsi="Consolas"/>
      <w:sz w:val="20"/>
      <w:szCs w:val="20"/>
    </w:rPr>
  </w:style>
  <w:style w:type="character" w:styleId="HTMLBeispiel">
    <w:name w:val="HTML Sample"/>
    <w:basedOn w:val="Absatz-Standardschriftart"/>
    <w:uiPriority w:val="99"/>
    <w:semiHidden/>
    <w:unhideWhenUsed/>
    <w:rsid w:val="006E1502"/>
    <w:rPr>
      <w:rFonts w:ascii="Consolas" w:hAnsi="Consolas"/>
      <w:sz w:val="24"/>
      <w:szCs w:val="24"/>
    </w:rPr>
  </w:style>
  <w:style w:type="paragraph" w:styleId="HTMLVorformatiert">
    <w:name w:val="HTML Preformatted"/>
    <w:basedOn w:val="Standard"/>
    <w:link w:val="HTMLVorformatiertZchn"/>
    <w:uiPriority w:val="99"/>
    <w:semiHidden/>
    <w:unhideWhenUsed/>
    <w:rsid w:val="006E1502"/>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E1502"/>
    <w:rPr>
      <w:rFonts w:ascii="Consolas" w:hAnsi="Consolas"/>
      <w:sz w:val="20"/>
      <w:szCs w:val="20"/>
    </w:rPr>
  </w:style>
  <w:style w:type="character" w:styleId="HTMLTastatur">
    <w:name w:val="HTML Keyboard"/>
    <w:basedOn w:val="Absatz-Standardschriftart"/>
    <w:uiPriority w:val="99"/>
    <w:semiHidden/>
    <w:unhideWhenUsed/>
    <w:rsid w:val="006E1502"/>
    <w:rPr>
      <w:rFonts w:ascii="Consolas" w:hAnsi="Consolas"/>
      <w:sz w:val="20"/>
      <w:szCs w:val="20"/>
    </w:rPr>
  </w:style>
  <w:style w:type="character" w:styleId="HTMLDefinition">
    <w:name w:val="HTML Definition"/>
    <w:basedOn w:val="Absatz-Standardschriftart"/>
    <w:uiPriority w:val="99"/>
    <w:semiHidden/>
    <w:unhideWhenUsed/>
    <w:rsid w:val="006E1502"/>
    <w:rPr>
      <w:i/>
      <w:iCs/>
    </w:rPr>
  </w:style>
  <w:style w:type="character" w:styleId="HTMLCode">
    <w:name w:val="HTML Code"/>
    <w:basedOn w:val="Absatz-Standardschriftart"/>
    <w:uiPriority w:val="99"/>
    <w:semiHidden/>
    <w:unhideWhenUsed/>
    <w:rsid w:val="006E1502"/>
    <w:rPr>
      <w:rFonts w:ascii="Consolas" w:hAnsi="Consolas"/>
      <w:sz w:val="20"/>
      <w:szCs w:val="20"/>
    </w:rPr>
  </w:style>
  <w:style w:type="character" w:styleId="HTMLZitat">
    <w:name w:val="HTML Cite"/>
    <w:basedOn w:val="Absatz-Standardschriftart"/>
    <w:uiPriority w:val="99"/>
    <w:semiHidden/>
    <w:unhideWhenUsed/>
    <w:rsid w:val="006E1502"/>
    <w:rPr>
      <w:i/>
      <w:iCs/>
    </w:rPr>
  </w:style>
  <w:style w:type="paragraph" w:styleId="HTMLAdresse">
    <w:name w:val="HTML Address"/>
    <w:basedOn w:val="Standard"/>
    <w:link w:val="HTMLAdresseZchn"/>
    <w:uiPriority w:val="99"/>
    <w:semiHidden/>
    <w:unhideWhenUsed/>
    <w:rsid w:val="006E1502"/>
    <w:pPr>
      <w:spacing w:line="240" w:lineRule="auto"/>
    </w:pPr>
    <w:rPr>
      <w:i/>
      <w:iCs/>
    </w:rPr>
  </w:style>
  <w:style w:type="character" w:customStyle="1" w:styleId="HTMLAdresseZchn">
    <w:name w:val="HTML Adresse Zchn"/>
    <w:basedOn w:val="Absatz-Standardschriftart"/>
    <w:link w:val="HTMLAdresse"/>
    <w:uiPriority w:val="99"/>
    <w:semiHidden/>
    <w:rsid w:val="006E1502"/>
    <w:rPr>
      <w:rFonts w:ascii="Times New Roman" w:hAnsi="Times New Roman"/>
      <w:i/>
      <w:iCs/>
      <w:sz w:val="24"/>
    </w:rPr>
  </w:style>
  <w:style w:type="character" w:styleId="HTMLAkronym">
    <w:name w:val="HTML Acronym"/>
    <w:basedOn w:val="Absatz-Standardschriftart"/>
    <w:uiPriority w:val="99"/>
    <w:semiHidden/>
    <w:unhideWhenUsed/>
    <w:rsid w:val="006E1502"/>
  </w:style>
  <w:style w:type="paragraph" w:styleId="NurText">
    <w:name w:val="Plain Text"/>
    <w:basedOn w:val="Standard"/>
    <w:link w:val="NurTextZchn"/>
    <w:uiPriority w:val="99"/>
    <w:semiHidden/>
    <w:unhideWhenUsed/>
    <w:rsid w:val="006E1502"/>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E1502"/>
    <w:rPr>
      <w:rFonts w:ascii="Consolas" w:hAnsi="Consolas"/>
      <w:sz w:val="21"/>
      <w:szCs w:val="21"/>
    </w:rPr>
  </w:style>
  <w:style w:type="paragraph" w:styleId="Dokumentstruktur">
    <w:name w:val="Document Map"/>
    <w:basedOn w:val="Standard"/>
    <w:link w:val="DokumentstrukturZchn"/>
    <w:uiPriority w:val="99"/>
    <w:semiHidden/>
    <w:unhideWhenUsed/>
    <w:rsid w:val="006E1502"/>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E1502"/>
    <w:rPr>
      <w:rFonts w:ascii="Segoe UI" w:hAnsi="Segoe UI" w:cs="Segoe UI"/>
      <w:sz w:val="16"/>
      <w:szCs w:val="16"/>
    </w:rPr>
  </w:style>
  <w:style w:type="character" w:styleId="Hervorhebung">
    <w:name w:val="Emphasis"/>
    <w:basedOn w:val="Absatz-Standardschriftart"/>
    <w:uiPriority w:val="20"/>
    <w:qFormat/>
    <w:rsid w:val="006E1502"/>
    <w:rPr>
      <w:i/>
      <w:iCs/>
    </w:rPr>
  </w:style>
  <w:style w:type="character" w:styleId="Fett">
    <w:name w:val="Strong"/>
    <w:basedOn w:val="Absatz-Standardschriftart"/>
    <w:uiPriority w:val="22"/>
    <w:qFormat/>
    <w:rsid w:val="006E1502"/>
    <w:rPr>
      <w:b/>
      <w:bCs/>
    </w:rPr>
  </w:style>
  <w:style w:type="character" w:styleId="BesuchterLink">
    <w:name w:val="FollowedHyperlink"/>
    <w:basedOn w:val="Absatz-Standardschriftart"/>
    <w:uiPriority w:val="99"/>
    <w:semiHidden/>
    <w:unhideWhenUsed/>
    <w:rsid w:val="006E1502"/>
    <w:rPr>
      <w:color w:val="800080" w:themeColor="followedHyperlink"/>
      <w:u w:val="single"/>
    </w:rPr>
  </w:style>
  <w:style w:type="paragraph" w:styleId="Blocktext">
    <w:name w:val="Block Text"/>
    <w:basedOn w:val="Standard"/>
    <w:uiPriority w:val="99"/>
    <w:semiHidden/>
    <w:unhideWhenUsed/>
    <w:rsid w:val="006E1502"/>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6E1502"/>
    <w:pPr>
      <w:ind w:left="283"/>
    </w:pPr>
    <w:rPr>
      <w:sz w:val="16"/>
      <w:szCs w:val="16"/>
    </w:rPr>
  </w:style>
  <w:style w:type="character" w:customStyle="1" w:styleId="Textkrper-Einzug3Zchn">
    <w:name w:val="Textkörper-Einzug 3 Zchn"/>
    <w:basedOn w:val="Absatz-Standardschriftart"/>
    <w:link w:val="Textkrper-Einzug3"/>
    <w:uiPriority w:val="99"/>
    <w:semiHidden/>
    <w:rsid w:val="006E1502"/>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6E1502"/>
    <w:pPr>
      <w:spacing w:line="480" w:lineRule="auto"/>
      <w:ind w:left="283"/>
    </w:pPr>
  </w:style>
  <w:style w:type="character" w:customStyle="1" w:styleId="Textkrper-Einzug2Zchn">
    <w:name w:val="Textkörper-Einzug 2 Zchn"/>
    <w:basedOn w:val="Absatz-Standardschriftart"/>
    <w:link w:val="Textkrper-Einzug2"/>
    <w:uiPriority w:val="99"/>
    <w:semiHidden/>
    <w:rsid w:val="006E1502"/>
    <w:rPr>
      <w:rFonts w:ascii="Times New Roman" w:hAnsi="Times New Roman"/>
      <w:sz w:val="24"/>
    </w:rPr>
  </w:style>
  <w:style w:type="paragraph" w:styleId="Textkrper3">
    <w:name w:val="Body Text 3"/>
    <w:basedOn w:val="Standard"/>
    <w:link w:val="Textkrper3Zchn"/>
    <w:uiPriority w:val="99"/>
    <w:semiHidden/>
    <w:unhideWhenUsed/>
    <w:rsid w:val="006E1502"/>
    <w:rPr>
      <w:sz w:val="16"/>
      <w:szCs w:val="16"/>
    </w:rPr>
  </w:style>
  <w:style w:type="character" w:customStyle="1" w:styleId="Textkrper3Zchn">
    <w:name w:val="Textkörper 3 Zchn"/>
    <w:basedOn w:val="Absatz-Standardschriftart"/>
    <w:link w:val="Textkrper3"/>
    <w:uiPriority w:val="99"/>
    <w:semiHidden/>
    <w:rsid w:val="006E1502"/>
    <w:rPr>
      <w:rFonts w:ascii="Times New Roman" w:hAnsi="Times New Roman"/>
      <w:sz w:val="16"/>
      <w:szCs w:val="16"/>
    </w:rPr>
  </w:style>
  <w:style w:type="paragraph" w:styleId="Textkrper2">
    <w:name w:val="Body Text 2"/>
    <w:basedOn w:val="Standard"/>
    <w:link w:val="Textkrper2Zchn"/>
    <w:uiPriority w:val="99"/>
    <w:semiHidden/>
    <w:unhideWhenUsed/>
    <w:rsid w:val="006E1502"/>
    <w:pPr>
      <w:spacing w:line="480" w:lineRule="auto"/>
    </w:pPr>
  </w:style>
  <w:style w:type="character" w:customStyle="1" w:styleId="Textkrper2Zchn">
    <w:name w:val="Textkörper 2 Zchn"/>
    <w:basedOn w:val="Absatz-Standardschriftart"/>
    <w:link w:val="Textkrper2"/>
    <w:uiPriority w:val="99"/>
    <w:semiHidden/>
    <w:rsid w:val="006E1502"/>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6E1502"/>
    <w:pPr>
      <w:spacing w:line="240" w:lineRule="auto"/>
    </w:pPr>
  </w:style>
  <w:style w:type="character" w:customStyle="1" w:styleId="Fu-EndnotenberschriftZchn">
    <w:name w:val="Fuß/-Endnotenüberschrift Zchn"/>
    <w:basedOn w:val="Absatz-Standardschriftart"/>
    <w:link w:val="Fu-Endnotenberschrift"/>
    <w:uiPriority w:val="99"/>
    <w:semiHidden/>
    <w:rsid w:val="006E1502"/>
    <w:rPr>
      <w:rFonts w:ascii="Times New Roman" w:hAnsi="Times New Roman"/>
      <w:sz w:val="24"/>
    </w:rPr>
  </w:style>
  <w:style w:type="paragraph" w:styleId="Textkrper-Zeileneinzug">
    <w:name w:val="Body Text Indent"/>
    <w:basedOn w:val="Standard"/>
    <w:link w:val="Textkrper-ZeileneinzugZchn"/>
    <w:uiPriority w:val="99"/>
    <w:semiHidden/>
    <w:unhideWhenUsed/>
    <w:rsid w:val="006E1502"/>
    <w:pPr>
      <w:ind w:left="283"/>
    </w:pPr>
  </w:style>
  <w:style w:type="character" w:customStyle="1" w:styleId="Textkrper-ZeileneinzugZchn">
    <w:name w:val="Textkörper-Zeileneinzug Zchn"/>
    <w:basedOn w:val="Absatz-Standardschriftart"/>
    <w:link w:val="Textkrper-Zeileneinzug"/>
    <w:uiPriority w:val="99"/>
    <w:semiHidden/>
    <w:rsid w:val="006E1502"/>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6E1502"/>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E1502"/>
    <w:rPr>
      <w:rFonts w:ascii="Times New Roman" w:hAnsi="Times New Roman"/>
      <w:sz w:val="24"/>
    </w:rPr>
  </w:style>
  <w:style w:type="paragraph" w:styleId="Textkrper">
    <w:name w:val="Body Text"/>
    <w:basedOn w:val="Standard"/>
    <w:link w:val="TextkrperZchn"/>
    <w:uiPriority w:val="99"/>
    <w:semiHidden/>
    <w:unhideWhenUsed/>
    <w:rsid w:val="006E1502"/>
  </w:style>
  <w:style w:type="character" w:customStyle="1" w:styleId="TextkrperZchn">
    <w:name w:val="Textkörper Zchn"/>
    <w:basedOn w:val="Absatz-Standardschriftart"/>
    <w:link w:val="Textkrper"/>
    <w:uiPriority w:val="99"/>
    <w:semiHidden/>
    <w:rsid w:val="006E1502"/>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6E1502"/>
    <w:pPr>
      <w:spacing w:after="200"/>
      <w:ind w:firstLine="360"/>
    </w:pPr>
  </w:style>
  <w:style w:type="character" w:customStyle="1" w:styleId="Textkrper-ErstzeileneinzugZchn">
    <w:name w:val="Textkörper-Erstzeileneinzug Zchn"/>
    <w:basedOn w:val="TextkrperZchn"/>
    <w:link w:val="Textkrper-Erstzeileneinzug"/>
    <w:uiPriority w:val="99"/>
    <w:semiHidden/>
    <w:rsid w:val="006E1502"/>
    <w:rPr>
      <w:rFonts w:ascii="Times New Roman" w:hAnsi="Times New Roman"/>
      <w:sz w:val="24"/>
    </w:rPr>
  </w:style>
  <w:style w:type="paragraph" w:styleId="Datum">
    <w:name w:val="Date"/>
    <w:basedOn w:val="Standard"/>
    <w:next w:val="Standard"/>
    <w:link w:val="DatumZchn"/>
    <w:uiPriority w:val="99"/>
    <w:semiHidden/>
    <w:unhideWhenUsed/>
    <w:rsid w:val="006E1502"/>
  </w:style>
  <w:style w:type="character" w:customStyle="1" w:styleId="DatumZchn">
    <w:name w:val="Datum Zchn"/>
    <w:basedOn w:val="Absatz-Standardschriftart"/>
    <w:link w:val="Datum"/>
    <w:uiPriority w:val="99"/>
    <w:semiHidden/>
    <w:rsid w:val="006E1502"/>
    <w:rPr>
      <w:rFonts w:ascii="Times New Roman" w:hAnsi="Times New Roman"/>
      <w:sz w:val="24"/>
    </w:rPr>
  </w:style>
  <w:style w:type="paragraph" w:styleId="Anrede">
    <w:name w:val="Salutation"/>
    <w:basedOn w:val="Standard"/>
    <w:next w:val="Standard"/>
    <w:link w:val="AnredeZchn"/>
    <w:uiPriority w:val="99"/>
    <w:semiHidden/>
    <w:unhideWhenUsed/>
    <w:rsid w:val="006E1502"/>
  </w:style>
  <w:style w:type="character" w:customStyle="1" w:styleId="AnredeZchn">
    <w:name w:val="Anrede Zchn"/>
    <w:basedOn w:val="Absatz-Standardschriftart"/>
    <w:link w:val="Anrede"/>
    <w:uiPriority w:val="99"/>
    <w:semiHidden/>
    <w:rsid w:val="006E1502"/>
    <w:rPr>
      <w:rFonts w:ascii="Times New Roman" w:hAnsi="Times New Roman"/>
      <w:sz w:val="24"/>
    </w:rPr>
  </w:style>
  <w:style w:type="paragraph" w:styleId="Untertitel">
    <w:name w:val="Subtitle"/>
    <w:basedOn w:val="Standard"/>
    <w:next w:val="Standard"/>
    <w:link w:val="UntertitelZchn"/>
    <w:uiPriority w:val="11"/>
    <w:qFormat/>
    <w:rsid w:val="006E1502"/>
    <w:pPr>
      <w:numPr>
        <w:ilvl w:val="1"/>
      </w:numPr>
      <w:spacing w:after="160"/>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6E150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E1502"/>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6E150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E1502"/>
    <w:pPr>
      <w:ind w:left="1415"/>
      <w:contextualSpacing/>
    </w:pPr>
  </w:style>
  <w:style w:type="paragraph" w:styleId="Listenfortsetzung4">
    <w:name w:val="List Continue 4"/>
    <w:basedOn w:val="Standard"/>
    <w:uiPriority w:val="99"/>
    <w:semiHidden/>
    <w:unhideWhenUsed/>
    <w:rsid w:val="006E1502"/>
    <w:pPr>
      <w:ind w:left="1132"/>
      <w:contextualSpacing/>
    </w:pPr>
  </w:style>
  <w:style w:type="paragraph" w:styleId="Listenfortsetzung3">
    <w:name w:val="List Continue 3"/>
    <w:basedOn w:val="Standard"/>
    <w:uiPriority w:val="99"/>
    <w:semiHidden/>
    <w:unhideWhenUsed/>
    <w:rsid w:val="006E1502"/>
    <w:pPr>
      <w:ind w:left="849"/>
      <w:contextualSpacing/>
    </w:pPr>
  </w:style>
  <w:style w:type="paragraph" w:styleId="Listenfortsetzung2">
    <w:name w:val="List Continue 2"/>
    <w:basedOn w:val="Standard"/>
    <w:uiPriority w:val="99"/>
    <w:semiHidden/>
    <w:unhideWhenUsed/>
    <w:rsid w:val="006E1502"/>
    <w:pPr>
      <w:ind w:left="566"/>
      <w:contextualSpacing/>
    </w:pPr>
  </w:style>
  <w:style w:type="paragraph" w:styleId="Listenfortsetzung">
    <w:name w:val="List Continue"/>
    <w:basedOn w:val="Standard"/>
    <w:uiPriority w:val="99"/>
    <w:semiHidden/>
    <w:unhideWhenUsed/>
    <w:rsid w:val="006E1502"/>
    <w:pPr>
      <w:ind w:left="283"/>
      <w:contextualSpacing/>
    </w:pPr>
  </w:style>
  <w:style w:type="paragraph" w:styleId="Unterschrift">
    <w:name w:val="Signature"/>
    <w:basedOn w:val="Standard"/>
    <w:link w:val="UnterschriftZchn"/>
    <w:uiPriority w:val="99"/>
    <w:semiHidden/>
    <w:unhideWhenUsed/>
    <w:rsid w:val="006E1502"/>
    <w:pPr>
      <w:spacing w:line="240" w:lineRule="auto"/>
      <w:ind w:left="4252"/>
    </w:pPr>
  </w:style>
  <w:style w:type="character" w:customStyle="1" w:styleId="UnterschriftZchn">
    <w:name w:val="Unterschrift Zchn"/>
    <w:basedOn w:val="Absatz-Standardschriftart"/>
    <w:link w:val="Unterschrift"/>
    <w:uiPriority w:val="99"/>
    <w:semiHidden/>
    <w:rsid w:val="006E1502"/>
    <w:rPr>
      <w:rFonts w:ascii="Times New Roman" w:hAnsi="Times New Roman"/>
      <w:sz w:val="24"/>
    </w:rPr>
  </w:style>
  <w:style w:type="paragraph" w:styleId="Gruformel">
    <w:name w:val="Closing"/>
    <w:basedOn w:val="Standard"/>
    <w:link w:val="GruformelZchn"/>
    <w:uiPriority w:val="99"/>
    <w:semiHidden/>
    <w:unhideWhenUsed/>
    <w:rsid w:val="006E1502"/>
    <w:pPr>
      <w:spacing w:line="240" w:lineRule="auto"/>
      <w:ind w:left="4252"/>
    </w:pPr>
  </w:style>
  <w:style w:type="character" w:customStyle="1" w:styleId="GruformelZchn">
    <w:name w:val="Grußformel Zchn"/>
    <w:basedOn w:val="Absatz-Standardschriftart"/>
    <w:link w:val="Gruformel"/>
    <w:uiPriority w:val="99"/>
    <w:semiHidden/>
    <w:rsid w:val="006E1502"/>
    <w:rPr>
      <w:rFonts w:ascii="Times New Roman" w:hAnsi="Times New Roman"/>
      <w:sz w:val="24"/>
    </w:rPr>
  </w:style>
  <w:style w:type="paragraph" w:styleId="Titel">
    <w:name w:val="Title"/>
    <w:basedOn w:val="Standard"/>
    <w:next w:val="Standard"/>
    <w:link w:val="TitelZchn"/>
    <w:uiPriority w:val="10"/>
    <w:qFormat/>
    <w:rsid w:val="006E1502"/>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E1502"/>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E1502"/>
    <w:pPr>
      <w:numPr>
        <w:numId w:val="3"/>
      </w:numPr>
      <w:contextualSpacing/>
    </w:pPr>
  </w:style>
  <w:style w:type="paragraph" w:styleId="Listennummer4">
    <w:name w:val="List Number 4"/>
    <w:basedOn w:val="Standard"/>
    <w:uiPriority w:val="99"/>
    <w:semiHidden/>
    <w:unhideWhenUsed/>
    <w:rsid w:val="006E1502"/>
    <w:pPr>
      <w:numPr>
        <w:numId w:val="4"/>
      </w:numPr>
      <w:contextualSpacing/>
    </w:pPr>
  </w:style>
  <w:style w:type="paragraph" w:styleId="Listennummer3">
    <w:name w:val="List Number 3"/>
    <w:basedOn w:val="Standard"/>
    <w:uiPriority w:val="99"/>
    <w:semiHidden/>
    <w:unhideWhenUsed/>
    <w:rsid w:val="006E1502"/>
    <w:pPr>
      <w:numPr>
        <w:numId w:val="5"/>
      </w:numPr>
      <w:contextualSpacing/>
    </w:pPr>
  </w:style>
  <w:style w:type="paragraph" w:styleId="Listennummer2">
    <w:name w:val="List Number 2"/>
    <w:basedOn w:val="Standard"/>
    <w:uiPriority w:val="99"/>
    <w:semiHidden/>
    <w:unhideWhenUsed/>
    <w:rsid w:val="006E1502"/>
    <w:pPr>
      <w:numPr>
        <w:numId w:val="6"/>
      </w:numPr>
      <w:contextualSpacing/>
    </w:pPr>
  </w:style>
  <w:style w:type="paragraph" w:styleId="Aufzhlungszeichen5">
    <w:name w:val="List Bullet 5"/>
    <w:basedOn w:val="Standard"/>
    <w:uiPriority w:val="99"/>
    <w:semiHidden/>
    <w:unhideWhenUsed/>
    <w:rsid w:val="006E1502"/>
    <w:pPr>
      <w:numPr>
        <w:numId w:val="7"/>
      </w:numPr>
      <w:contextualSpacing/>
    </w:pPr>
  </w:style>
  <w:style w:type="paragraph" w:styleId="Aufzhlungszeichen4">
    <w:name w:val="List Bullet 4"/>
    <w:basedOn w:val="Standard"/>
    <w:uiPriority w:val="99"/>
    <w:semiHidden/>
    <w:unhideWhenUsed/>
    <w:rsid w:val="006E1502"/>
    <w:pPr>
      <w:numPr>
        <w:numId w:val="8"/>
      </w:numPr>
      <w:contextualSpacing/>
    </w:pPr>
  </w:style>
  <w:style w:type="paragraph" w:styleId="Aufzhlungszeichen3">
    <w:name w:val="List Bullet 3"/>
    <w:basedOn w:val="Standard"/>
    <w:uiPriority w:val="99"/>
    <w:semiHidden/>
    <w:unhideWhenUsed/>
    <w:rsid w:val="006E1502"/>
    <w:pPr>
      <w:numPr>
        <w:numId w:val="9"/>
      </w:numPr>
      <w:contextualSpacing/>
    </w:pPr>
  </w:style>
  <w:style w:type="paragraph" w:styleId="Aufzhlungszeichen2">
    <w:name w:val="List Bullet 2"/>
    <w:basedOn w:val="Standard"/>
    <w:uiPriority w:val="99"/>
    <w:semiHidden/>
    <w:unhideWhenUsed/>
    <w:rsid w:val="006E1502"/>
    <w:pPr>
      <w:numPr>
        <w:numId w:val="10"/>
      </w:numPr>
      <w:contextualSpacing/>
    </w:pPr>
  </w:style>
  <w:style w:type="paragraph" w:styleId="Liste5">
    <w:name w:val="List 5"/>
    <w:basedOn w:val="Standard"/>
    <w:uiPriority w:val="99"/>
    <w:semiHidden/>
    <w:unhideWhenUsed/>
    <w:rsid w:val="006E1502"/>
    <w:pPr>
      <w:ind w:left="1415" w:hanging="283"/>
      <w:contextualSpacing/>
    </w:pPr>
  </w:style>
  <w:style w:type="paragraph" w:styleId="Liste4">
    <w:name w:val="List 4"/>
    <w:basedOn w:val="Standard"/>
    <w:uiPriority w:val="99"/>
    <w:semiHidden/>
    <w:unhideWhenUsed/>
    <w:rsid w:val="006E1502"/>
    <w:pPr>
      <w:ind w:left="1132" w:hanging="283"/>
      <w:contextualSpacing/>
    </w:pPr>
  </w:style>
  <w:style w:type="paragraph" w:styleId="Liste3">
    <w:name w:val="List 3"/>
    <w:basedOn w:val="Standard"/>
    <w:uiPriority w:val="99"/>
    <w:semiHidden/>
    <w:unhideWhenUsed/>
    <w:rsid w:val="006E1502"/>
    <w:pPr>
      <w:ind w:left="849" w:hanging="283"/>
      <w:contextualSpacing/>
    </w:pPr>
  </w:style>
  <w:style w:type="paragraph" w:styleId="Liste2">
    <w:name w:val="List 2"/>
    <w:basedOn w:val="Standard"/>
    <w:uiPriority w:val="99"/>
    <w:semiHidden/>
    <w:unhideWhenUsed/>
    <w:rsid w:val="006E1502"/>
    <w:pPr>
      <w:ind w:left="566" w:hanging="283"/>
      <w:contextualSpacing/>
    </w:pPr>
  </w:style>
  <w:style w:type="paragraph" w:styleId="Listennummer">
    <w:name w:val="List Number"/>
    <w:basedOn w:val="Standard"/>
    <w:uiPriority w:val="99"/>
    <w:semiHidden/>
    <w:unhideWhenUsed/>
    <w:rsid w:val="006E1502"/>
    <w:pPr>
      <w:numPr>
        <w:numId w:val="11"/>
      </w:numPr>
      <w:contextualSpacing/>
    </w:pPr>
  </w:style>
  <w:style w:type="paragraph" w:styleId="Aufzhlungszeichen">
    <w:name w:val="List Bullet"/>
    <w:basedOn w:val="Standard"/>
    <w:uiPriority w:val="99"/>
    <w:semiHidden/>
    <w:unhideWhenUsed/>
    <w:rsid w:val="006E1502"/>
    <w:pPr>
      <w:numPr>
        <w:numId w:val="12"/>
      </w:numPr>
      <w:contextualSpacing/>
    </w:pPr>
  </w:style>
  <w:style w:type="paragraph" w:styleId="Liste">
    <w:name w:val="List"/>
    <w:basedOn w:val="Standard"/>
    <w:uiPriority w:val="99"/>
    <w:semiHidden/>
    <w:unhideWhenUsed/>
    <w:rsid w:val="006E1502"/>
    <w:pPr>
      <w:ind w:left="283" w:hanging="283"/>
      <w:contextualSpacing/>
    </w:pPr>
  </w:style>
  <w:style w:type="paragraph" w:styleId="RGV-berschrift">
    <w:name w:val="toa heading"/>
    <w:basedOn w:val="Standard"/>
    <w:next w:val="Standard"/>
    <w:uiPriority w:val="99"/>
    <w:semiHidden/>
    <w:unhideWhenUsed/>
    <w:rsid w:val="006E1502"/>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6E1502"/>
    <w:pPr>
      <w:tabs>
        <w:tab w:val="left" w:pos="480"/>
        <w:tab w:val="left" w:pos="960"/>
        <w:tab w:val="left" w:pos="1440"/>
        <w:tab w:val="left" w:pos="1920"/>
        <w:tab w:val="left" w:pos="2400"/>
        <w:tab w:val="left" w:pos="2880"/>
        <w:tab w:val="left" w:pos="3360"/>
        <w:tab w:val="left" w:pos="3840"/>
        <w:tab w:val="left" w:pos="4320"/>
      </w:tabs>
      <w:spacing w:after="0" w:line="30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6E1502"/>
    <w:rPr>
      <w:rFonts w:ascii="Consolas" w:hAnsi="Consolas"/>
      <w:sz w:val="20"/>
      <w:szCs w:val="20"/>
    </w:rPr>
  </w:style>
  <w:style w:type="paragraph" w:styleId="Rechtsgrundlagenverzeichnis">
    <w:name w:val="table of authorities"/>
    <w:basedOn w:val="Standard"/>
    <w:next w:val="Standard"/>
    <w:uiPriority w:val="99"/>
    <w:semiHidden/>
    <w:unhideWhenUsed/>
    <w:rsid w:val="006E1502"/>
    <w:pPr>
      <w:ind w:left="240" w:hanging="240"/>
    </w:pPr>
  </w:style>
  <w:style w:type="paragraph" w:styleId="Endnotentext">
    <w:name w:val="endnote text"/>
    <w:basedOn w:val="Standard"/>
    <w:link w:val="EndnotentextZchn"/>
    <w:uiPriority w:val="99"/>
    <w:semiHidden/>
    <w:unhideWhenUsed/>
    <w:rsid w:val="006E1502"/>
    <w:pPr>
      <w:spacing w:line="240" w:lineRule="auto"/>
    </w:pPr>
    <w:rPr>
      <w:sz w:val="20"/>
      <w:szCs w:val="20"/>
    </w:rPr>
  </w:style>
  <w:style w:type="character" w:customStyle="1" w:styleId="EndnotentextZchn">
    <w:name w:val="Endnotentext Zchn"/>
    <w:basedOn w:val="Absatz-Standardschriftart"/>
    <w:link w:val="Endnotentext"/>
    <w:uiPriority w:val="99"/>
    <w:semiHidden/>
    <w:rsid w:val="006E1502"/>
    <w:rPr>
      <w:rFonts w:ascii="Times New Roman" w:hAnsi="Times New Roman"/>
      <w:sz w:val="20"/>
      <w:szCs w:val="20"/>
    </w:rPr>
  </w:style>
  <w:style w:type="character" w:styleId="Endnotenzeichen">
    <w:name w:val="endnote reference"/>
    <w:basedOn w:val="Absatz-Standardschriftart"/>
    <w:uiPriority w:val="99"/>
    <w:semiHidden/>
    <w:unhideWhenUsed/>
    <w:rsid w:val="006E1502"/>
    <w:rPr>
      <w:vertAlign w:val="superscript"/>
    </w:rPr>
  </w:style>
  <w:style w:type="character" w:styleId="Zeilennummer">
    <w:name w:val="line number"/>
    <w:basedOn w:val="Absatz-Standardschriftart"/>
    <w:uiPriority w:val="99"/>
    <w:semiHidden/>
    <w:unhideWhenUsed/>
    <w:rsid w:val="006E1502"/>
  </w:style>
  <w:style w:type="paragraph" w:styleId="Umschlagabsenderadresse">
    <w:name w:val="envelope return"/>
    <w:basedOn w:val="Standard"/>
    <w:uiPriority w:val="99"/>
    <w:semiHidden/>
    <w:unhideWhenUsed/>
    <w:rsid w:val="006E1502"/>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E1502"/>
    <w:pPr>
      <w:framePr w:w="4320" w:h="2160" w:hRule="exact" w:hSpace="141" w:wrap="auto" w:hAnchor="page" w:xAlign="center" w:yAlign="bottom"/>
      <w:spacing w:line="240" w:lineRule="auto"/>
      <w:ind w:left="1"/>
    </w:pPr>
    <w:rPr>
      <w:rFonts w:asciiTheme="majorHAnsi" w:eastAsiaTheme="majorEastAsia" w:hAnsiTheme="majorHAnsi" w:cstheme="majorBidi"/>
    </w:rPr>
  </w:style>
  <w:style w:type="paragraph" w:styleId="Index1">
    <w:name w:val="index 1"/>
    <w:basedOn w:val="Standard"/>
    <w:next w:val="Standard"/>
    <w:autoRedefine/>
    <w:uiPriority w:val="99"/>
    <w:semiHidden/>
    <w:unhideWhenUsed/>
    <w:rsid w:val="006E1502"/>
    <w:pPr>
      <w:spacing w:line="240" w:lineRule="auto"/>
      <w:ind w:left="240" w:hanging="240"/>
    </w:pPr>
  </w:style>
  <w:style w:type="paragraph" w:styleId="Indexberschrift">
    <w:name w:val="index heading"/>
    <w:basedOn w:val="Standard"/>
    <w:next w:val="Index1"/>
    <w:uiPriority w:val="99"/>
    <w:semiHidden/>
    <w:unhideWhenUsed/>
    <w:rsid w:val="006E1502"/>
    <w:rPr>
      <w:rFonts w:asciiTheme="majorHAnsi" w:eastAsiaTheme="majorEastAsia" w:hAnsiTheme="majorHAnsi" w:cstheme="majorBidi"/>
      <w:b/>
      <w:bCs/>
    </w:rPr>
  </w:style>
  <w:style w:type="paragraph" w:styleId="Standardeinzug">
    <w:name w:val="Normal Indent"/>
    <w:basedOn w:val="Standard"/>
    <w:uiPriority w:val="99"/>
    <w:semiHidden/>
    <w:unhideWhenUsed/>
    <w:rsid w:val="006E1502"/>
    <w:pPr>
      <w:ind w:left="708"/>
    </w:pPr>
  </w:style>
  <w:style w:type="paragraph" w:styleId="Index9">
    <w:name w:val="index 9"/>
    <w:basedOn w:val="Standard"/>
    <w:next w:val="Standard"/>
    <w:autoRedefine/>
    <w:uiPriority w:val="99"/>
    <w:semiHidden/>
    <w:unhideWhenUsed/>
    <w:rsid w:val="006E1502"/>
    <w:pPr>
      <w:spacing w:line="240" w:lineRule="auto"/>
      <w:ind w:left="2160" w:hanging="240"/>
    </w:pPr>
  </w:style>
  <w:style w:type="paragraph" w:styleId="Index8">
    <w:name w:val="index 8"/>
    <w:basedOn w:val="Standard"/>
    <w:next w:val="Standard"/>
    <w:autoRedefine/>
    <w:uiPriority w:val="99"/>
    <w:semiHidden/>
    <w:unhideWhenUsed/>
    <w:rsid w:val="006E1502"/>
    <w:pPr>
      <w:spacing w:line="240" w:lineRule="auto"/>
      <w:ind w:left="1920" w:hanging="240"/>
    </w:pPr>
  </w:style>
  <w:style w:type="paragraph" w:styleId="Index7">
    <w:name w:val="index 7"/>
    <w:basedOn w:val="Standard"/>
    <w:next w:val="Standard"/>
    <w:autoRedefine/>
    <w:uiPriority w:val="99"/>
    <w:semiHidden/>
    <w:unhideWhenUsed/>
    <w:rsid w:val="006E1502"/>
    <w:pPr>
      <w:spacing w:line="240" w:lineRule="auto"/>
      <w:ind w:left="1680" w:hanging="240"/>
    </w:pPr>
  </w:style>
  <w:style w:type="paragraph" w:styleId="Index6">
    <w:name w:val="index 6"/>
    <w:basedOn w:val="Standard"/>
    <w:next w:val="Standard"/>
    <w:autoRedefine/>
    <w:uiPriority w:val="99"/>
    <w:semiHidden/>
    <w:unhideWhenUsed/>
    <w:rsid w:val="006E1502"/>
    <w:pPr>
      <w:spacing w:line="240" w:lineRule="auto"/>
      <w:ind w:left="1440" w:hanging="240"/>
    </w:pPr>
  </w:style>
  <w:style w:type="paragraph" w:styleId="Index5">
    <w:name w:val="index 5"/>
    <w:basedOn w:val="Standard"/>
    <w:next w:val="Standard"/>
    <w:autoRedefine/>
    <w:uiPriority w:val="99"/>
    <w:semiHidden/>
    <w:unhideWhenUsed/>
    <w:rsid w:val="006E1502"/>
    <w:pPr>
      <w:spacing w:line="240" w:lineRule="auto"/>
      <w:ind w:left="1200" w:hanging="240"/>
    </w:pPr>
  </w:style>
  <w:style w:type="paragraph" w:styleId="Index4">
    <w:name w:val="index 4"/>
    <w:basedOn w:val="Standard"/>
    <w:next w:val="Standard"/>
    <w:autoRedefine/>
    <w:uiPriority w:val="99"/>
    <w:semiHidden/>
    <w:unhideWhenUsed/>
    <w:rsid w:val="006E1502"/>
    <w:pPr>
      <w:spacing w:line="240" w:lineRule="auto"/>
      <w:ind w:left="960" w:hanging="240"/>
    </w:pPr>
  </w:style>
  <w:style w:type="paragraph" w:styleId="Index3">
    <w:name w:val="index 3"/>
    <w:basedOn w:val="Standard"/>
    <w:next w:val="Standard"/>
    <w:autoRedefine/>
    <w:uiPriority w:val="99"/>
    <w:semiHidden/>
    <w:unhideWhenUsed/>
    <w:rsid w:val="006E1502"/>
    <w:pPr>
      <w:spacing w:line="240" w:lineRule="auto"/>
      <w:ind w:left="720" w:hanging="240"/>
    </w:pPr>
  </w:style>
  <w:style w:type="paragraph" w:styleId="Index2">
    <w:name w:val="index 2"/>
    <w:basedOn w:val="Standard"/>
    <w:next w:val="Standard"/>
    <w:autoRedefine/>
    <w:uiPriority w:val="99"/>
    <w:semiHidden/>
    <w:unhideWhenUsed/>
    <w:rsid w:val="006E1502"/>
    <w:pPr>
      <w:spacing w:line="240" w:lineRule="auto"/>
      <w:ind w:left="480" w:hanging="240"/>
    </w:pPr>
  </w:style>
  <w:style w:type="paragraph" w:customStyle="1" w:styleId="bibliography-author">
    <w:name w:val="bibliography-author"/>
    <w:basedOn w:val="Standard"/>
    <w:rsid w:val="00D07403"/>
    <w:pPr>
      <w:spacing w:before="100" w:beforeAutospacing="1" w:after="100" w:afterAutospacing="1" w:line="240" w:lineRule="auto"/>
      <w:jc w:val="left"/>
    </w:pPr>
    <w:rPr>
      <w:lang w:eastAsia="en-GB"/>
    </w:rPr>
  </w:style>
  <w:style w:type="paragraph" w:customStyle="1" w:styleId="bibliography-title">
    <w:name w:val="bibliography-title"/>
    <w:basedOn w:val="Standard"/>
    <w:rsid w:val="00D07403"/>
    <w:pPr>
      <w:spacing w:before="100" w:beforeAutospacing="1" w:after="100" w:afterAutospacing="1" w:line="240" w:lineRule="auto"/>
      <w:jc w:val="left"/>
    </w:pPr>
    <w:rPr>
      <w:lang w:eastAsia="en-GB"/>
    </w:rPr>
  </w:style>
  <w:style w:type="character" w:customStyle="1" w:styleId="apple-converted-space">
    <w:name w:val="apple-converted-space"/>
    <w:basedOn w:val="Absatz-Standardschriftart"/>
    <w:rsid w:val="000422A8"/>
  </w:style>
  <w:style w:type="paragraph" w:customStyle="1" w:styleId="Literaturverzeichnis1">
    <w:name w:val="Literaturverzeichnis1"/>
    <w:basedOn w:val="Standard"/>
    <w:link w:val="BibliographyZchn"/>
    <w:rsid w:val="00847763"/>
    <w:pPr>
      <w:spacing w:after="240" w:line="240" w:lineRule="auto"/>
      <w:ind w:left="720" w:hanging="720"/>
    </w:pPr>
    <w:rPr>
      <w:rFonts w:eastAsiaTheme="majorEastAsia"/>
      <w:color w:val="000000" w:themeColor="text1"/>
      <w:szCs w:val="28"/>
    </w:rPr>
  </w:style>
  <w:style w:type="character" w:customStyle="1" w:styleId="BibliographyZchn">
    <w:name w:val="Bibliography Zchn"/>
    <w:basedOn w:val="StrukturierungZchn"/>
    <w:link w:val="Literaturverzeichnis1"/>
    <w:rsid w:val="00847763"/>
    <w:rPr>
      <w:rFonts w:ascii="Times New Roman" w:eastAsiaTheme="majorEastAsia" w:hAnsi="Times New Roman" w:cs="Times New Roman"/>
      <w:b w:val="0"/>
      <w:bCs w:val="0"/>
      <w:color w:val="000000" w:themeColor="text1"/>
      <w:sz w:val="24"/>
      <w:szCs w:val="28"/>
      <w:lang w:eastAsia="de-DE"/>
    </w:rPr>
  </w:style>
  <w:style w:type="character" w:styleId="NichtaufgelsteErwhnung">
    <w:name w:val="Unresolved Mention"/>
    <w:basedOn w:val="Absatz-Standardschriftart"/>
    <w:uiPriority w:val="99"/>
    <w:semiHidden/>
    <w:unhideWhenUsed/>
    <w:rsid w:val="00564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09541">
      <w:bodyDiv w:val="1"/>
      <w:marLeft w:val="0"/>
      <w:marRight w:val="0"/>
      <w:marTop w:val="0"/>
      <w:marBottom w:val="0"/>
      <w:divBdr>
        <w:top w:val="none" w:sz="0" w:space="0" w:color="auto"/>
        <w:left w:val="none" w:sz="0" w:space="0" w:color="auto"/>
        <w:bottom w:val="none" w:sz="0" w:space="0" w:color="auto"/>
        <w:right w:val="none" w:sz="0" w:space="0" w:color="auto"/>
      </w:divBdr>
    </w:div>
    <w:div w:id="197398049">
      <w:bodyDiv w:val="1"/>
      <w:marLeft w:val="0"/>
      <w:marRight w:val="0"/>
      <w:marTop w:val="0"/>
      <w:marBottom w:val="0"/>
      <w:divBdr>
        <w:top w:val="none" w:sz="0" w:space="0" w:color="auto"/>
        <w:left w:val="none" w:sz="0" w:space="0" w:color="auto"/>
        <w:bottom w:val="none" w:sz="0" w:space="0" w:color="auto"/>
        <w:right w:val="none" w:sz="0" w:space="0" w:color="auto"/>
      </w:divBdr>
    </w:div>
    <w:div w:id="250626910">
      <w:bodyDiv w:val="1"/>
      <w:marLeft w:val="0"/>
      <w:marRight w:val="0"/>
      <w:marTop w:val="0"/>
      <w:marBottom w:val="0"/>
      <w:divBdr>
        <w:top w:val="none" w:sz="0" w:space="0" w:color="auto"/>
        <w:left w:val="none" w:sz="0" w:space="0" w:color="auto"/>
        <w:bottom w:val="none" w:sz="0" w:space="0" w:color="auto"/>
        <w:right w:val="none" w:sz="0" w:space="0" w:color="auto"/>
      </w:divBdr>
    </w:div>
    <w:div w:id="255947512">
      <w:bodyDiv w:val="1"/>
      <w:marLeft w:val="0"/>
      <w:marRight w:val="0"/>
      <w:marTop w:val="0"/>
      <w:marBottom w:val="0"/>
      <w:divBdr>
        <w:top w:val="none" w:sz="0" w:space="0" w:color="auto"/>
        <w:left w:val="none" w:sz="0" w:space="0" w:color="auto"/>
        <w:bottom w:val="none" w:sz="0" w:space="0" w:color="auto"/>
        <w:right w:val="none" w:sz="0" w:space="0" w:color="auto"/>
      </w:divBdr>
    </w:div>
    <w:div w:id="259261440">
      <w:bodyDiv w:val="1"/>
      <w:marLeft w:val="0"/>
      <w:marRight w:val="0"/>
      <w:marTop w:val="0"/>
      <w:marBottom w:val="0"/>
      <w:divBdr>
        <w:top w:val="none" w:sz="0" w:space="0" w:color="auto"/>
        <w:left w:val="none" w:sz="0" w:space="0" w:color="auto"/>
        <w:bottom w:val="none" w:sz="0" w:space="0" w:color="auto"/>
        <w:right w:val="none" w:sz="0" w:space="0" w:color="auto"/>
      </w:divBdr>
    </w:div>
    <w:div w:id="371274228">
      <w:bodyDiv w:val="1"/>
      <w:marLeft w:val="0"/>
      <w:marRight w:val="0"/>
      <w:marTop w:val="0"/>
      <w:marBottom w:val="0"/>
      <w:divBdr>
        <w:top w:val="none" w:sz="0" w:space="0" w:color="auto"/>
        <w:left w:val="none" w:sz="0" w:space="0" w:color="auto"/>
        <w:bottom w:val="none" w:sz="0" w:space="0" w:color="auto"/>
        <w:right w:val="none" w:sz="0" w:space="0" w:color="auto"/>
      </w:divBdr>
    </w:div>
    <w:div w:id="420613386">
      <w:bodyDiv w:val="1"/>
      <w:marLeft w:val="0"/>
      <w:marRight w:val="0"/>
      <w:marTop w:val="0"/>
      <w:marBottom w:val="0"/>
      <w:divBdr>
        <w:top w:val="none" w:sz="0" w:space="0" w:color="auto"/>
        <w:left w:val="none" w:sz="0" w:space="0" w:color="auto"/>
        <w:bottom w:val="none" w:sz="0" w:space="0" w:color="auto"/>
        <w:right w:val="none" w:sz="0" w:space="0" w:color="auto"/>
      </w:divBdr>
    </w:div>
    <w:div w:id="468011775">
      <w:bodyDiv w:val="1"/>
      <w:marLeft w:val="0"/>
      <w:marRight w:val="0"/>
      <w:marTop w:val="0"/>
      <w:marBottom w:val="0"/>
      <w:divBdr>
        <w:top w:val="none" w:sz="0" w:space="0" w:color="auto"/>
        <w:left w:val="none" w:sz="0" w:space="0" w:color="auto"/>
        <w:bottom w:val="none" w:sz="0" w:space="0" w:color="auto"/>
        <w:right w:val="none" w:sz="0" w:space="0" w:color="auto"/>
      </w:divBdr>
    </w:div>
    <w:div w:id="470514916">
      <w:bodyDiv w:val="1"/>
      <w:marLeft w:val="0"/>
      <w:marRight w:val="0"/>
      <w:marTop w:val="0"/>
      <w:marBottom w:val="0"/>
      <w:divBdr>
        <w:top w:val="none" w:sz="0" w:space="0" w:color="auto"/>
        <w:left w:val="none" w:sz="0" w:space="0" w:color="auto"/>
        <w:bottom w:val="none" w:sz="0" w:space="0" w:color="auto"/>
        <w:right w:val="none" w:sz="0" w:space="0" w:color="auto"/>
      </w:divBdr>
    </w:div>
    <w:div w:id="494732803">
      <w:bodyDiv w:val="1"/>
      <w:marLeft w:val="0"/>
      <w:marRight w:val="0"/>
      <w:marTop w:val="0"/>
      <w:marBottom w:val="0"/>
      <w:divBdr>
        <w:top w:val="none" w:sz="0" w:space="0" w:color="auto"/>
        <w:left w:val="none" w:sz="0" w:space="0" w:color="auto"/>
        <w:bottom w:val="none" w:sz="0" w:space="0" w:color="auto"/>
        <w:right w:val="none" w:sz="0" w:space="0" w:color="auto"/>
      </w:divBdr>
    </w:div>
    <w:div w:id="657732795">
      <w:bodyDiv w:val="1"/>
      <w:marLeft w:val="0"/>
      <w:marRight w:val="0"/>
      <w:marTop w:val="0"/>
      <w:marBottom w:val="0"/>
      <w:divBdr>
        <w:top w:val="none" w:sz="0" w:space="0" w:color="auto"/>
        <w:left w:val="none" w:sz="0" w:space="0" w:color="auto"/>
        <w:bottom w:val="none" w:sz="0" w:space="0" w:color="auto"/>
        <w:right w:val="none" w:sz="0" w:space="0" w:color="auto"/>
      </w:divBdr>
    </w:div>
    <w:div w:id="696352496">
      <w:bodyDiv w:val="1"/>
      <w:marLeft w:val="0"/>
      <w:marRight w:val="0"/>
      <w:marTop w:val="0"/>
      <w:marBottom w:val="0"/>
      <w:divBdr>
        <w:top w:val="none" w:sz="0" w:space="0" w:color="auto"/>
        <w:left w:val="none" w:sz="0" w:space="0" w:color="auto"/>
        <w:bottom w:val="none" w:sz="0" w:space="0" w:color="auto"/>
        <w:right w:val="none" w:sz="0" w:space="0" w:color="auto"/>
      </w:divBdr>
    </w:div>
    <w:div w:id="707679184">
      <w:bodyDiv w:val="1"/>
      <w:marLeft w:val="0"/>
      <w:marRight w:val="0"/>
      <w:marTop w:val="0"/>
      <w:marBottom w:val="0"/>
      <w:divBdr>
        <w:top w:val="none" w:sz="0" w:space="0" w:color="auto"/>
        <w:left w:val="none" w:sz="0" w:space="0" w:color="auto"/>
        <w:bottom w:val="none" w:sz="0" w:space="0" w:color="auto"/>
        <w:right w:val="none" w:sz="0" w:space="0" w:color="auto"/>
      </w:divBdr>
    </w:div>
    <w:div w:id="711618296">
      <w:bodyDiv w:val="1"/>
      <w:marLeft w:val="0"/>
      <w:marRight w:val="0"/>
      <w:marTop w:val="0"/>
      <w:marBottom w:val="0"/>
      <w:divBdr>
        <w:top w:val="none" w:sz="0" w:space="0" w:color="auto"/>
        <w:left w:val="none" w:sz="0" w:space="0" w:color="auto"/>
        <w:bottom w:val="none" w:sz="0" w:space="0" w:color="auto"/>
        <w:right w:val="none" w:sz="0" w:space="0" w:color="auto"/>
      </w:divBdr>
      <w:divsChild>
        <w:div w:id="1261835583">
          <w:marLeft w:val="0"/>
          <w:marRight w:val="0"/>
          <w:marTop w:val="0"/>
          <w:marBottom w:val="0"/>
          <w:divBdr>
            <w:top w:val="none" w:sz="0" w:space="0" w:color="auto"/>
            <w:left w:val="none" w:sz="0" w:space="0" w:color="auto"/>
            <w:bottom w:val="none" w:sz="0" w:space="0" w:color="auto"/>
            <w:right w:val="none" w:sz="0" w:space="0" w:color="auto"/>
          </w:divBdr>
          <w:divsChild>
            <w:div w:id="166003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749920">
      <w:bodyDiv w:val="1"/>
      <w:marLeft w:val="0"/>
      <w:marRight w:val="0"/>
      <w:marTop w:val="0"/>
      <w:marBottom w:val="0"/>
      <w:divBdr>
        <w:top w:val="none" w:sz="0" w:space="0" w:color="auto"/>
        <w:left w:val="none" w:sz="0" w:space="0" w:color="auto"/>
        <w:bottom w:val="none" w:sz="0" w:space="0" w:color="auto"/>
        <w:right w:val="none" w:sz="0" w:space="0" w:color="auto"/>
      </w:divBdr>
    </w:div>
    <w:div w:id="776828230">
      <w:bodyDiv w:val="1"/>
      <w:marLeft w:val="0"/>
      <w:marRight w:val="0"/>
      <w:marTop w:val="0"/>
      <w:marBottom w:val="0"/>
      <w:divBdr>
        <w:top w:val="none" w:sz="0" w:space="0" w:color="auto"/>
        <w:left w:val="none" w:sz="0" w:space="0" w:color="auto"/>
        <w:bottom w:val="none" w:sz="0" w:space="0" w:color="auto"/>
        <w:right w:val="none" w:sz="0" w:space="0" w:color="auto"/>
      </w:divBdr>
    </w:div>
    <w:div w:id="785388268">
      <w:bodyDiv w:val="1"/>
      <w:marLeft w:val="0"/>
      <w:marRight w:val="0"/>
      <w:marTop w:val="0"/>
      <w:marBottom w:val="0"/>
      <w:divBdr>
        <w:top w:val="none" w:sz="0" w:space="0" w:color="auto"/>
        <w:left w:val="none" w:sz="0" w:space="0" w:color="auto"/>
        <w:bottom w:val="none" w:sz="0" w:space="0" w:color="auto"/>
        <w:right w:val="none" w:sz="0" w:space="0" w:color="auto"/>
      </w:divBdr>
      <w:divsChild>
        <w:div w:id="1883319811">
          <w:marLeft w:val="0"/>
          <w:marRight w:val="0"/>
          <w:marTop w:val="0"/>
          <w:marBottom w:val="0"/>
          <w:divBdr>
            <w:top w:val="none" w:sz="0" w:space="0" w:color="auto"/>
            <w:left w:val="none" w:sz="0" w:space="0" w:color="auto"/>
            <w:bottom w:val="none" w:sz="0" w:space="0" w:color="auto"/>
            <w:right w:val="none" w:sz="0" w:space="0" w:color="auto"/>
          </w:divBdr>
          <w:divsChild>
            <w:div w:id="1190025946">
              <w:marLeft w:val="0"/>
              <w:marRight w:val="0"/>
              <w:marTop w:val="0"/>
              <w:marBottom w:val="0"/>
              <w:divBdr>
                <w:top w:val="none" w:sz="0" w:space="0" w:color="auto"/>
                <w:left w:val="none" w:sz="0" w:space="0" w:color="auto"/>
                <w:bottom w:val="none" w:sz="0" w:space="0" w:color="auto"/>
                <w:right w:val="none" w:sz="0" w:space="0" w:color="auto"/>
              </w:divBdr>
              <w:divsChild>
                <w:div w:id="1404521821">
                  <w:marLeft w:val="0"/>
                  <w:marRight w:val="0"/>
                  <w:marTop w:val="0"/>
                  <w:marBottom w:val="0"/>
                  <w:divBdr>
                    <w:top w:val="none" w:sz="0" w:space="0" w:color="auto"/>
                    <w:left w:val="none" w:sz="0" w:space="0" w:color="auto"/>
                    <w:bottom w:val="none" w:sz="0" w:space="0" w:color="auto"/>
                    <w:right w:val="none" w:sz="0" w:space="0" w:color="auto"/>
                  </w:divBdr>
                  <w:divsChild>
                    <w:div w:id="1149832692">
                      <w:marLeft w:val="0"/>
                      <w:marRight w:val="0"/>
                      <w:marTop w:val="0"/>
                      <w:marBottom w:val="0"/>
                      <w:divBdr>
                        <w:top w:val="none" w:sz="0" w:space="0" w:color="auto"/>
                        <w:left w:val="none" w:sz="0" w:space="0" w:color="auto"/>
                        <w:bottom w:val="none" w:sz="0" w:space="0" w:color="auto"/>
                        <w:right w:val="none" w:sz="0" w:space="0" w:color="auto"/>
                      </w:divBdr>
                      <w:divsChild>
                        <w:div w:id="1975527021">
                          <w:marLeft w:val="0"/>
                          <w:marRight w:val="0"/>
                          <w:marTop w:val="0"/>
                          <w:marBottom w:val="0"/>
                          <w:divBdr>
                            <w:top w:val="none" w:sz="0" w:space="0" w:color="auto"/>
                            <w:left w:val="none" w:sz="0" w:space="0" w:color="auto"/>
                            <w:bottom w:val="none" w:sz="0" w:space="0" w:color="auto"/>
                            <w:right w:val="none" w:sz="0" w:space="0" w:color="auto"/>
                          </w:divBdr>
                          <w:divsChild>
                            <w:div w:id="289481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1547720">
      <w:bodyDiv w:val="1"/>
      <w:marLeft w:val="0"/>
      <w:marRight w:val="0"/>
      <w:marTop w:val="0"/>
      <w:marBottom w:val="0"/>
      <w:divBdr>
        <w:top w:val="none" w:sz="0" w:space="0" w:color="auto"/>
        <w:left w:val="none" w:sz="0" w:space="0" w:color="auto"/>
        <w:bottom w:val="none" w:sz="0" w:space="0" w:color="auto"/>
        <w:right w:val="none" w:sz="0" w:space="0" w:color="auto"/>
      </w:divBdr>
    </w:div>
    <w:div w:id="963773684">
      <w:bodyDiv w:val="1"/>
      <w:marLeft w:val="0"/>
      <w:marRight w:val="0"/>
      <w:marTop w:val="0"/>
      <w:marBottom w:val="0"/>
      <w:divBdr>
        <w:top w:val="none" w:sz="0" w:space="0" w:color="auto"/>
        <w:left w:val="none" w:sz="0" w:space="0" w:color="auto"/>
        <w:bottom w:val="none" w:sz="0" w:space="0" w:color="auto"/>
        <w:right w:val="none" w:sz="0" w:space="0" w:color="auto"/>
      </w:divBdr>
    </w:div>
    <w:div w:id="979263523">
      <w:bodyDiv w:val="1"/>
      <w:marLeft w:val="0"/>
      <w:marRight w:val="0"/>
      <w:marTop w:val="0"/>
      <w:marBottom w:val="0"/>
      <w:divBdr>
        <w:top w:val="none" w:sz="0" w:space="0" w:color="auto"/>
        <w:left w:val="none" w:sz="0" w:space="0" w:color="auto"/>
        <w:bottom w:val="none" w:sz="0" w:space="0" w:color="auto"/>
        <w:right w:val="none" w:sz="0" w:space="0" w:color="auto"/>
      </w:divBdr>
    </w:div>
    <w:div w:id="984550190">
      <w:bodyDiv w:val="1"/>
      <w:marLeft w:val="0"/>
      <w:marRight w:val="0"/>
      <w:marTop w:val="0"/>
      <w:marBottom w:val="0"/>
      <w:divBdr>
        <w:top w:val="none" w:sz="0" w:space="0" w:color="auto"/>
        <w:left w:val="none" w:sz="0" w:space="0" w:color="auto"/>
        <w:bottom w:val="none" w:sz="0" w:space="0" w:color="auto"/>
        <w:right w:val="none" w:sz="0" w:space="0" w:color="auto"/>
      </w:divBdr>
    </w:div>
    <w:div w:id="1004668456">
      <w:bodyDiv w:val="1"/>
      <w:marLeft w:val="0"/>
      <w:marRight w:val="0"/>
      <w:marTop w:val="0"/>
      <w:marBottom w:val="0"/>
      <w:divBdr>
        <w:top w:val="none" w:sz="0" w:space="0" w:color="auto"/>
        <w:left w:val="none" w:sz="0" w:space="0" w:color="auto"/>
        <w:bottom w:val="none" w:sz="0" w:space="0" w:color="auto"/>
        <w:right w:val="none" w:sz="0" w:space="0" w:color="auto"/>
      </w:divBdr>
    </w:div>
    <w:div w:id="1083840829">
      <w:bodyDiv w:val="1"/>
      <w:marLeft w:val="0"/>
      <w:marRight w:val="0"/>
      <w:marTop w:val="0"/>
      <w:marBottom w:val="0"/>
      <w:divBdr>
        <w:top w:val="none" w:sz="0" w:space="0" w:color="auto"/>
        <w:left w:val="none" w:sz="0" w:space="0" w:color="auto"/>
        <w:bottom w:val="none" w:sz="0" w:space="0" w:color="auto"/>
        <w:right w:val="none" w:sz="0" w:space="0" w:color="auto"/>
      </w:divBdr>
    </w:div>
    <w:div w:id="1169296332">
      <w:bodyDiv w:val="1"/>
      <w:marLeft w:val="0"/>
      <w:marRight w:val="0"/>
      <w:marTop w:val="0"/>
      <w:marBottom w:val="0"/>
      <w:divBdr>
        <w:top w:val="none" w:sz="0" w:space="0" w:color="auto"/>
        <w:left w:val="none" w:sz="0" w:space="0" w:color="auto"/>
        <w:bottom w:val="none" w:sz="0" w:space="0" w:color="auto"/>
        <w:right w:val="none" w:sz="0" w:space="0" w:color="auto"/>
      </w:divBdr>
      <w:divsChild>
        <w:div w:id="463353138">
          <w:marLeft w:val="0"/>
          <w:marRight w:val="0"/>
          <w:marTop w:val="0"/>
          <w:marBottom w:val="0"/>
          <w:divBdr>
            <w:top w:val="none" w:sz="0" w:space="0" w:color="auto"/>
            <w:left w:val="none" w:sz="0" w:space="0" w:color="auto"/>
            <w:bottom w:val="none" w:sz="0" w:space="0" w:color="auto"/>
            <w:right w:val="none" w:sz="0" w:space="0" w:color="auto"/>
          </w:divBdr>
          <w:divsChild>
            <w:div w:id="602541354">
              <w:marLeft w:val="0"/>
              <w:marRight w:val="0"/>
              <w:marTop w:val="0"/>
              <w:marBottom w:val="0"/>
              <w:divBdr>
                <w:top w:val="none" w:sz="0" w:space="0" w:color="auto"/>
                <w:left w:val="none" w:sz="0" w:space="0" w:color="auto"/>
                <w:bottom w:val="none" w:sz="0" w:space="0" w:color="auto"/>
                <w:right w:val="none" w:sz="0" w:space="0" w:color="auto"/>
              </w:divBdr>
              <w:divsChild>
                <w:div w:id="4373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953599">
      <w:bodyDiv w:val="1"/>
      <w:marLeft w:val="0"/>
      <w:marRight w:val="0"/>
      <w:marTop w:val="0"/>
      <w:marBottom w:val="0"/>
      <w:divBdr>
        <w:top w:val="none" w:sz="0" w:space="0" w:color="auto"/>
        <w:left w:val="none" w:sz="0" w:space="0" w:color="auto"/>
        <w:bottom w:val="none" w:sz="0" w:space="0" w:color="auto"/>
        <w:right w:val="none" w:sz="0" w:space="0" w:color="auto"/>
      </w:divBdr>
      <w:divsChild>
        <w:div w:id="623199328">
          <w:marLeft w:val="0"/>
          <w:marRight w:val="0"/>
          <w:marTop w:val="0"/>
          <w:marBottom w:val="0"/>
          <w:divBdr>
            <w:top w:val="none" w:sz="0" w:space="0" w:color="auto"/>
            <w:left w:val="none" w:sz="0" w:space="0" w:color="auto"/>
            <w:bottom w:val="none" w:sz="0" w:space="0" w:color="auto"/>
            <w:right w:val="none" w:sz="0" w:space="0" w:color="auto"/>
          </w:divBdr>
          <w:divsChild>
            <w:div w:id="1455324697">
              <w:marLeft w:val="0"/>
              <w:marRight w:val="0"/>
              <w:marTop w:val="0"/>
              <w:marBottom w:val="0"/>
              <w:divBdr>
                <w:top w:val="none" w:sz="0" w:space="0" w:color="auto"/>
                <w:left w:val="none" w:sz="0" w:space="0" w:color="auto"/>
                <w:bottom w:val="none" w:sz="0" w:space="0" w:color="auto"/>
                <w:right w:val="none" w:sz="0" w:space="0" w:color="auto"/>
              </w:divBdr>
              <w:divsChild>
                <w:div w:id="388041597">
                  <w:marLeft w:val="0"/>
                  <w:marRight w:val="0"/>
                  <w:marTop w:val="0"/>
                  <w:marBottom w:val="0"/>
                  <w:divBdr>
                    <w:top w:val="none" w:sz="0" w:space="0" w:color="auto"/>
                    <w:left w:val="none" w:sz="0" w:space="0" w:color="auto"/>
                    <w:bottom w:val="none" w:sz="0" w:space="0" w:color="auto"/>
                    <w:right w:val="none" w:sz="0" w:space="0" w:color="auto"/>
                  </w:divBdr>
                  <w:divsChild>
                    <w:div w:id="1337348195">
                      <w:marLeft w:val="0"/>
                      <w:marRight w:val="0"/>
                      <w:marTop w:val="0"/>
                      <w:marBottom w:val="0"/>
                      <w:divBdr>
                        <w:top w:val="none" w:sz="0" w:space="0" w:color="auto"/>
                        <w:left w:val="none" w:sz="0" w:space="0" w:color="auto"/>
                        <w:bottom w:val="none" w:sz="0" w:space="0" w:color="auto"/>
                        <w:right w:val="none" w:sz="0" w:space="0" w:color="auto"/>
                      </w:divBdr>
                      <w:divsChild>
                        <w:div w:id="182406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4689611">
      <w:bodyDiv w:val="1"/>
      <w:marLeft w:val="0"/>
      <w:marRight w:val="0"/>
      <w:marTop w:val="0"/>
      <w:marBottom w:val="0"/>
      <w:divBdr>
        <w:top w:val="none" w:sz="0" w:space="0" w:color="auto"/>
        <w:left w:val="none" w:sz="0" w:space="0" w:color="auto"/>
        <w:bottom w:val="none" w:sz="0" w:space="0" w:color="auto"/>
        <w:right w:val="none" w:sz="0" w:space="0" w:color="auto"/>
      </w:divBdr>
    </w:div>
    <w:div w:id="1229879708">
      <w:bodyDiv w:val="1"/>
      <w:marLeft w:val="0"/>
      <w:marRight w:val="0"/>
      <w:marTop w:val="0"/>
      <w:marBottom w:val="0"/>
      <w:divBdr>
        <w:top w:val="none" w:sz="0" w:space="0" w:color="auto"/>
        <w:left w:val="none" w:sz="0" w:space="0" w:color="auto"/>
        <w:bottom w:val="none" w:sz="0" w:space="0" w:color="auto"/>
        <w:right w:val="none" w:sz="0" w:space="0" w:color="auto"/>
      </w:divBdr>
    </w:div>
    <w:div w:id="1242716469">
      <w:bodyDiv w:val="1"/>
      <w:marLeft w:val="0"/>
      <w:marRight w:val="0"/>
      <w:marTop w:val="0"/>
      <w:marBottom w:val="0"/>
      <w:divBdr>
        <w:top w:val="none" w:sz="0" w:space="0" w:color="auto"/>
        <w:left w:val="none" w:sz="0" w:space="0" w:color="auto"/>
        <w:bottom w:val="none" w:sz="0" w:space="0" w:color="auto"/>
        <w:right w:val="none" w:sz="0" w:space="0" w:color="auto"/>
      </w:divBdr>
    </w:div>
    <w:div w:id="1284772729">
      <w:bodyDiv w:val="1"/>
      <w:marLeft w:val="0"/>
      <w:marRight w:val="0"/>
      <w:marTop w:val="0"/>
      <w:marBottom w:val="0"/>
      <w:divBdr>
        <w:top w:val="none" w:sz="0" w:space="0" w:color="auto"/>
        <w:left w:val="none" w:sz="0" w:space="0" w:color="auto"/>
        <w:bottom w:val="none" w:sz="0" w:space="0" w:color="auto"/>
        <w:right w:val="none" w:sz="0" w:space="0" w:color="auto"/>
      </w:divBdr>
      <w:divsChild>
        <w:div w:id="1931815224">
          <w:marLeft w:val="0"/>
          <w:marRight w:val="0"/>
          <w:marTop w:val="0"/>
          <w:marBottom w:val="0"/>
          <w:divBdr>
            <w:top w:val="none" w:sz="0" w:space="0" w:color="auto"/>
            <w:left w:val="none" w:sz="0" w:space="0" w:color="auto"/>
            <w:bottom w:val="none" w:sz="0" w:space="0" w:color="auto"/>
            <w:right w:val="none" w:sz="0" w:space="0" w:color="auto"/>
          </w:divBdr>
          <w:divsChild>
            <w:div w:id="1732536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618851">
      <w:bodyDiv w:val="1"/>
      <w:marLeft w:val="0"/>
      <w:marRight w:val="0"/>
      <w:marTop w:val="0"/>
      <w:marBottom w:val="0"/>
      <w:divBdr>
        <w:top w:val="none" w:sz="0" w:space="0" w:color="auto"/>
        <w:left w:val="none" w:sz="0" w:space="0" w:color="auto"/>
        <w:bottom w:val="none" w:sz="0" w:space="0" w:color="auto"/>
        <w:right w:val="none" w:sz="0" w:space="0" w:color="auto"/>
      </w:divBdr>
      <w:divsChild>
        <w:div w:id="184057096">
          <w:marLeft w:val="0"/>
          <w:marRight w:val="0"/>
          <w:marTop w:val="0"/>
          <w:marBottom w:val="0"/>
          <w:divBdr>
            <w:top w:val="none" w:sz="0" w:space="0" w:color="auto"/>
            <w:left w:val="none" w:sz="0" w:space="0" w:color="auto"/>
            <w:bottom w:val="none" w:sz="0" w:space="0" w:color="auto"/>
            <w:right w:val="none" w:sz="0" w:space="0" w:color="auto"/>
          </w:divBdr>
          <w:divsChild>
            <w:div w:id="908657978">
              <w:marLeft w:val="0"/>
              <w:marRight w:val="0"/>
              <w:marTop w:val="0"/>
              <w:marBottom w:val="0"/>
              <w:divBdr>
                <w:top w:val="none" w:sz="0" w:space="0" w:color="auto"/>
                <w:left w:val="none" w:sz="0" w:space="0" w:color="auto"/>
                <w:bottom w:val="none" w:sz="0" w:space="0" w:color="auto"/>
                <w:right w:val="none" w:sz="0" w:space="0" w:color="auto"/>
              </w:divBdr>
              <w:divsChild>
                <w:div w:id="1266962619">
                  <w:marLeft w:val="0"/>
                  <w:marRight w:val="0"/>
                  <w:marTop w:val="0"/>
                  <w:marBottom w:val="0"/>
                  <w:divBdr>
                    <w:top w:val="none" w:sz="0" w:space="0" w:color="auto"/>
                    <w:left w:val="none" w:sz="0" w:space="0" w:color="auto"/>
                    <w:bottom w:val="none" w:sz="0" w:space="0" w:color="auto"/>
                    <w:right w:val="none" w:sz="0" w:space="0" w:color="auto"/>
                  </w:divBdr>
                  <w:divsChild>
                    <w:div w:id="537934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409458">
      <w:bodyDiv w:val="1"/>
      <w:marLeft w:val="0"/>
      <w:marRight w:val="0"/>
      <w:marTop w:val="0"/>
      <w:marBottom w:val="0"/>
      <w:divBdr>
        <w:top w:val="none" w:sz="0" w:space="0" w:color="auto"/>
        <w:left w:val="none" w:sz="0" w:space="0" w:color="auto"/>
        <w:bottom w:val="none" w:sz="0" w:space="0" w:color="auto"/>
        <w:right w:val="none" w:sz="0" w:space="0" w:color="auto"/>
      </w:divBdr>
    </w:div>
    <w:div w:id="1487435681">
      <w:bodyDiv w:val="1"/>
      <w:marLeft w:val="0"/>
      <w:marRight w:val="0"/>
      <w:marTop w:val="0"/>
      <w:marBottom w:val="0"/>
      <w:divBdr>
        <w:top w:val="none" w:sz="0" w:space="0" w:color="auto"/>
        <w:left w:val="none" w:sz="0" w:space="0" w:color="auto"/>
        <w:bottom w:val="none" w:sz="0" w:space="0" w:color="auto"/>
        <w:right w:val="none" w:sz="0" w:space="0" w:color="auto"/>
      </w:divBdr>
    </w:div>
    <w:div w:id="1556158667">
      <w:bodyDiv w:val="1"/>
      <w:marLeft w:val="0"/>
      <w:marRight w:val="0"/>
      <w:marTop w:val="0"/>
      <w:marBottom w:val="0"/>
      <w:divBdr>
        <w:top w:val="none" w:sz="0" w:space="0" w:color="auto"/>
        <w:left w:val="none" w:sz="0" w:space="0" w:color="auto"/>
        <w:bottom w:val="none" w:sz="0" w:space="0" w:color="auto"/>
        <w:right w:val="none" w:sz="0" w:space="0" w:color="auto"/>
      </w:divBdr>
      <w:divsChild>
        <w:div w:id="1014192250">
          <w:marLeft w:val="0"/>
          <w:marRight w:val="0"/>
          <w:marTop w:val="0"/>
          <w:marBottom w:val="0"/>
          <w:divBdr>
            <w:top w:val="none" w:sz="0" w:space="0" w:color="auto"/>
            <w:left w:val="none" w:sz="0" w:space="0" w:color="auto"/>
            <w:bottom w:val="none" w:sz="0" w:space="0" w:color="auto"/>
            <w:right w:val="none" w:sz="0" w:space="0" w:color="auto"/>
          </w:divBdr>
          <w:divsChild>
            <w:div w:id="212734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52413">
      <w:bodyDiv w:val="1"/>
      <w:marLeft w:val="0"/>
      <w:marRight w:val="0"/>
      <w:marTop w:val="0"/>
      <w:marBottom w:val="0"/>
      <w:divBdr>
        <w:top w:val="none" w:sz="0" w:space="0" w:color="auto"/>
        <w:left w:val="none" w:sz="0" w:space="0" w:color="auto"/>
        <w:bottom w:val="none" w:sz="0" w:space="0" w:color="auto"/>
        <w:right w:val="none" w:sz="0" w:space="0" w:color="auto"/>
      </w:divBdr>
    </w:div>
    <w:div w:id="1590120650">
      <w:bodyDiv w:val="1"/>
      <w:marLeft w:val="0"/>
      <w:marRight w:val="0"/>
      <w:marTop w:val="0"/>
      <w:marBottom w:val="0"/>
      <w:divBdr>
        <w:top w:val="none" w:sz="0" w:space="0" w:color="auto"/>
        <w:left w:val="none" w:sz="0" w:space="0" w:color="auto"/>
        <w:bottom w:val="none" w:sz="0" w:space="0" w:color="auto"/>
        <w:right w:val="none" w:sz="0" w:space="0" w:color="auto"/>
      </w:divBdr>
    </w:div>
    <w:div w:id="1606769587">
      <w:bodyDiv w:val="1"/>
      <w:marLeft w:val="0"/>
      <w:marRight w:val="0"/>
      <w:marTop w:val="0"/>
      <w:marBottom w:val="0"/>
      <w:divBdr>
        <w:top w:val="none" w:sz="0" w:space="0" w:color="auto"/>
        <w:left w:val="none" w:sz="0" w:space="0" w:color="auto"/>
        <w:bottom w:val="none" w:sz="0" w:space="0" w:color="auto"/>
        <w:right w:val="none" w:sz="0" w:space="0" w:color="auto"/>
      </w:divBdr>
    </w:div>
    <w:div w:id="1637907781">
      <w:bodyDiv w:val="1"/>
      <w:marLeft w:val="0"/>
      <w:marRight w:val="0"/>
      <w:marTop w:val="0"/>
      <w:marBottom w:val="0"/>
      <w:divBdr>
        <w:top w:val="none" w:sz="0" w:space="0" w:color="auto"/>
        <w:left w:val="none" w:sz="0" w:space="0" w:color="auto"/>
        <w:bottom w:val="none" w:sz="0" w:space="0" w:color="auto"/>
        <w:right w:val="none" w:sz="0" w:space="0" w:color="auto"/>
      </w:divBdr>
      <w:divsChild>
        <w:div w:id="69861732">
          <w:marLeft w:val="0"/>
          <w:marRight w:val="0"/>
          <w:marTop w:val="0"/>
          <w:marBottom w:val="0"/>
          <w:divBdr>
            <w:top w:val="none" w:sz="0" w:space="0" w:color="auto"/>
            <w:left w:val="none" w:sz="0" w:space="0" w:color="auto"/>
            <w:bottom w:val="none" w:sz="0" w:space="0" w:color="auto"/>
            <w:right w:val="none" w:sz="0" w:space="0" w:color="auto"/>
          </w:divBdr>
          <w:divsChild>
            <w:div w:id="816723114">
              <w:marLeft w:val="0"/>
              <w:marRight w:val="0"/>
              <w:marTop w:val="0"/>
              <w:marBottom w:val="0"/>
              <w:divBdr>
                <w:top w:val="none" w:sz="0" w:space="0" w:color="auto"/>
                <w:left w:val="none" w:sz="0" w:space="0" w:color="auto"/>
                <w:bottom w:val="none" w:sz="0" w:space="0" w:color="auto"/>
                <w:right w:val="none" w:sz="0" w:space="0" w:color="auto"/>
              </w:divBdr>
              <w:divsChild>
                <w:div w:id="39658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280481">
      <w:bodyDiv w:val="1"/>
      <w:marLeft w:val="0"/>
      <w:marRight w:val="0"/>
      <w:marTop w:val="0"/>
      <w:marBottom w:val="0"/>
      <w:divBdr>
        <w:top w:val="none" w:sz="0" w:space="0" w:color="auto"/>
        <w:left w:val="none" w:sz="0" w:space="0" w:color="auto"/>
        <w:bottom w:val="none" w:sz="0" w:space="0" w:color="auto"/>
        <w:right w:val="none" w:sz="0" w:space="0" w:color="auto"/>
      </w:divBdr>
      <w:divsChild>
        <w:div w:id="2124492843">
          <w:marLeft w:val="0"/>
          <w:marRight w:val="0"/>
          <w:marTop w:val="0"/>
          <w:marBottom w:val="0"/>
          <w:divBdr>
            <w:top w:val="none" w:sz="0" w:space="0" w:color="auto"/>
            <w:left w:val="none" w:sz="0" w:space="0" w:color="auto"/>
            <w:bottom w:val="none" w:sz="0" w:space="0" w:color="auto"/>
            <w:right w:val="none" w:sz="0" w:space="0" w:color="auto"/>
          </w:divBdr>
          <w:divsChild>
            <w:div w:id="452133654">
              <w:marLeft w:val="0"/>
              <w:marRight w:val="0"/>
              <w:marTop w:val="0"/>
              <w:marBottom w:val="0"/>
              <w:divBdr>
                <w:top w:val="none" w:sz="0" w:space="0" w:color="auto"/>
                <w:left w:val="none" w:sz="0" w:space="0" w:color="auto"/>
                <w:bottom w:val="none" w:sz="0" w:space="0" w:color="auto"/>
                <w:right w:val="none" w:sz="0" w:space="0" w:color="auto"/>
              </w:divBdr>
              <w:divsChild>
                <w:div w:id="172432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475895">
      <w:bodyDiv w:val="1"/>
      <w:marLeft w:val="0"/>
      <w:marRight w:val="0"/>
      <w:marTop w:val="0"/>
      <w:marBottom w:val="0"/>
      <w:divBdr>
        <w:top w:val="none" w:sz="0" w:space="0" w:color="auto"/>
        <w:left w:val="none" w:sz="0" w:space="0" w:color="auto"/>
        <w:bottom w:val="none" w:sz="0" w:space="0" w:color="auto"/>
        <w:right w:val="none" w:sz="0" w:space="0" w:color="auto"/>
      </w:divBdr>
      <w:divsChild>
        <w:div w:id="2007973922">
          <w:marLeft w:val="0"/>
          <w:marRight w:val="0"/>
          <w:marTop w:val="0"/>
          <w:marBottom w:val="0"/>
          <w:divBdr>
            <w:top w:val="none" w:sz="0" w:space="0" w:color="auto"/>
            <w:left w:val="none" w:sz="0" w:space="0" w:color="auto"/>
            <w:bottom w:val="none" w:sz="0" w:space="0" w:color="auto"/>
            <w:right w:val="none" w:sz="0" w:space="0" w:color="auto"/>
          </w:divBdr>
          <w:divsChild>
            <w:div w:id="1278565269">
              <w:marLeft w:val="0"/>
              <w:marRight w:val="0"/>
              <w:marTop w:val="0"/>
              <w:marBottom w:val="0"/>
              <w:divBdr>
                <w:top w:val="none" w:sz="0" w:space="0" w:color="auto"/>
                <w:left w:val="none" w:sz="0" w:space="0" w:color="auto"/>
                <w:bottom w:val="none" w:sz="0" w:space="0" w:color="auto"/>
                <w:right w:val="none" w:sz="0" w:space="0" w:color="auto"/>
              </w:divBdr>
              <w:divsChild>
                <w:div w:id="30759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8322325">
      <w:bodyDiv w:val="1"/>
      <w:marLeft w:val="0"/>
      <w:marRight w:val="0"/>
      <w:marTop w:val="0"/>
      <w:marBottom w:val="0"/>
      <w:divBdr>
        <w:top w:val="none" w:sz="0" w:space="0" w:color="auto"/>
        <w:left w:val="none" w:sz="0" w:space="0" w:color="auto"/>
        <w:bottom w:val="none" w:sz="0" w:space="0" w:color="auto"/>
        <w:right w:val="none" w:sz="0" w:space="0" w:color="auto"/>
      </w:divBdr>
    </w:div>
    <w:div w:id="2043630997">
      <w:bodyDiv w:val="1"/>
      <w:marLeft w:val="0"/>
      <w:marRight w:val="0"/>
      <w:marTop w:val="0"/>
      <w:marBottom w:val="0"/>
      <w:divBdr>
        <w:top w:val="none" w:sz="0" w:space="0" w:color="auto"/>
        <w:left w:val="none" w:sz="0" w:space="0" w:color="auto"/>
        <w:bottom w:val="none" w:sz="0" w:space="0" w:color="auto"/>
        <w:right w:val="none" w:sz="0" w:space="0" w:color="auto"/>
      </w:divBdr>
      <w:divsChild>
        <w:div w:id="1336613663">
          <w:marLeft w:val="0"/>
          <w:marRight w:val="0"/>
          <w:marTop w:val="0"/>
          <w:marBottom w:val="0"/>
          <w:divBdr>
            <w:top w:val="none" w:sz="0" w:space="0" w:color="auto"/>
            <w:left w:val="none" w:sz="0" w:space="0" w:color="auto"/>
            <w:bottom w:val="none" w:sz="0" w:space="0" w:color="auto"/>
            <w:right w:val="none" w:sz="0" w:space="0" w:color="auto"/>
          </w:divBdr>
          <w:divsChild>
            <w:div w:id="1680545876">
              <w:marLeft w:val="0"/>
              <w:marRight w:val="0"/>
              <w:marTop w:val="0"/>
              <w:marBottom w:val="0"/>
              <w:divBdr>
                <w:top w:val="none" w:sz="0" w:space="0" w:color="auto"/>
                <w:left w:val="none" w:sz="0" w:space="0" w:color="auto"/>
                <w:bottom w:val="none" w:sz="0" w:space="0" w:color="auto"/>
                <w:right w:val="none" w:sz="0" w:space="0" w:color="auto"/>
              </w:divBdr>
              <w:divsChild>
                <w:div w:id="1858032865">
                  <w:marLeft w:val="0"/>
                  <w:marRight w:val="0"/>
                  <w:marTop w:val="0"/>
                  <w:marBottom w:val="0"/>
                  <w:divBdr>
                    <w:top w:val="none" w:sz="0" w:space="0" w:color="auto"/>
                    <w:left w:val="none" w:sz="0" w:space="0" w:color="auto"/>
                    <w:bottom w:val="none" w:sz="0" w:space="0" w:color="auto"/>
                    <w:right w:val="none" w:sz="0" w:space="0" w:color="auto"/>
                  </w:divBdr>
                  <w:divsChild>
                    <w:div w:id="37809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7050351">
      <w:bodyDiv w:val="1"/>
      <w:marLeft w:val="0"/>
      <w:marRight w:val="0"/>
      <w:marTop w:val="0"/>
      <w:marBottom w:val="0"/>
      <w:divBdr>
        <w:top w:val="none" w:sz="0" w:space="0" w:color="auto"/>
        <w:left w:val="none" w:sz="0" w:space="0" w:color="auto"/>
        <w:bottom w:val="none" w:sz="0" w:space="0" w:color="auto"/>
        <w:right w:val="none" w:sz="0" w:space="0" w:color="auto"/>
      </w:divBdr>
      <w:divsChild>
        <w:div w:id="559290022">
          <w:marLeft w:val="0"/>
          <w:marRight w:val="0"/>
          <w:marTop w:val="0"/>
          <w:marBottom w:val="0"/>
          <w:divBdr>
            <w:top w:val="none" w:sz="0" w:space="0" w:color="auto"/>
            <w:left w:val="none" w:sz="0" w:space="0" w:color="auto"/>
            <w:bottom w:val="none" w:sz="0" w:space="0" w:color="auto"/>
            <w:right w:val="none" w:sz="0" w:space="0" w:color="auto"/>
          </w:divBdr>
          <w:divsChild>
            <w:div w:id="904224615">
              <w:marLeft w:val="0"/>
              <w:marRight w:val="0"/>
              <w:marTop w:val="0"/>
              <w:marBottom w:val="0"/>
              <w:divBdr>
                <w:top w:val="none" w:sz="0" w:space="0" w:color="auto"/>
                <w:left w:val="none" w:sz="0" w:space="0" w:color="auto"/>
                <w:bottom w:val="none" w:sz="0" w:space="0" w:color="auto"/>
                <w:right w:val="none" w:sz="0" w:space="0" w:color="auto"/>
              </w:divBdr>
              <w:divsChild>
                <w:div w:id="83414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933155">
      <w:bodyDiv w:val="1"/>
      <w:marLeft w:val="0"/>
      <w:marRight w:val="0"/>
      <w:marTop w:val="0"/>
      <w:marBottom w:val="0"/>
      <w:divBdr>
        <w:top w:val="none" w:sz="0" w:space="0" w:color="auto"/>
        <w:left w:val="none" w:sz="0" w:space="0" w:color="auto"/>
        <w:bottom w:val="none" w:sz="0" w:space="0" w:color="auto"/>
        <w:right w:val="none" w:sz="0" w:space="0" w:color="auto"/>
      </w:divBdr>
      <w:divsChild>
        <w:div w:id="1589728906">
          <w:marLeft w:val="0"/>
          <w:marRight w:val="0"/>
          <w:marTop w:val="0"/>
          <w:marBottom w:val="0"/>
          <w:divBdr>
            <w:top w:val="none" w:sz="0" w:space="0" w:color="auto"/>
            <w:left w:val="none" w:sz="0" w:space="0" w:color="auto"/>
            <w:bottom w:val="none" w:sz="0" w:space="0" w:color="auto"/>
            <w:right w:val="none" w:sz="0" w:space="0" w:color="auto"/>
          </w:divBdr>
          <w:divsChild>
            <w:div w:id="567570195">
              <w:marLeft w:val="0"/>
              <w:marRight w:val="0"/>
              <w:marTop w:val="0"/>
              <w:marBottom w:val="0"/>
              <w:divBdr>
                <w:top w:val="none" w:sz="0" w:space="0" w:color="auto"/>
                <w:left w:val="none" w:sz="0" w:space="0" w:color="auto"/>
                <w:bottom w:val="none" w:sz="0" w:space="0" w:color="auto"/>
                <w:right w:val="none" w:sz="0" w:space="0" w:color="auto"/>
              </w:divBdr>
              <w:divsChild>
                <w:div w:id="34132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7D8953BA-405E-C94A-9B60-307AB0A7C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40</Words>
  <Characters>4662</Characters>
  <Application>Microsoft Office Word</Application>
  <DocSecurity>0</DocSecurity>
  <Lines>38</Lines>
  <Paragraphs>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MT Shared Services GmbH &amp; Co. KG</Company>
  <LinksUpToDate>false</LinksUpToDate>
  <CharactersWithSpaces>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na Ehrenberg</dc:creator>
  <cp:lastModifiedBy>Anna Ehrenberg - MADS21o</cp:lastModifiedBy>
  <cp:revision>26</cp:revision>
  <cp:lastPrinted>2021-01-18T18:53:00Z</cp:lastPrinted>
  <dcterms:created xsi:type="dcterms:W3CDTF">2022-10-23T15:30:00Z</dcterms:created>
  <dcterms:modified xsi:type="dcterms:W3CDTF">2022-10-2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ransferleistung 4</vt:lpwstr>
  </property>
  <property fmtid="{D5CDD505-2E9C-101B-9397-08002B2CF9AE}" pid="3" name="CitaviDocumentProperty_0">
    <vt:lpwstr>47352ad0-69c7-4c36-9dc3-ca2aa133cf59</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8">
    <vt:lpwstr>CloudProjectKey=rgjkbgxnr5wm4ov4zfefwndjoq2fqne8swp8o5jb; ProjectName=Transferleistung 4</vt:lpwstr>
  </property>
  <property fmtid="{D5CDD505-2E9C-101B-9397-08002B2CF9AE}" pid="11" name="CitaviDocumentProperty_6">
    <vt:lpwstr>True</vt:lpwstr>
  </property>
  <property fmtid="{D5CDD505-2E9C-101B-9397-08002B2CF9AE}" pid="12" name="CitaviDocumentProperty_1">
    <vt:lpwstr>6.1.0.0</vt:lpwstr>
  </property>
  <property fmtid="{D5CDD505-2E9C-101B-9397-08002B2CF9AE}" pid="13" name="ZOTERO_PREF_1">
    <vt:lpwstr>&lt;data data-version="3" zotero-version="6.0.15"&gt;&lt;session id="09F1Eh34"/&gt;&lt;style id="http://www.zotero.org/styles/harvard-gesellschaft-fur-bildung-und-forschung-in-europa" hasBibliography="1" bibliographyStyleHasBeenSet="1"/&gt;&lt;prefs&gt;&lt;pref name="fieldType" val</vt:lpwstr>
  </property>
  <property fmtid="{D5CDD505-2E9C-101B-9397-08002B2CF9AE}" pid="14" name="ZOTERO_PREF_2">
    <vt:lpwstr>ue="Field"/&gt;&lt;pref name="dontAskDelayCitationUpdates" value="true"/&gt;&lt;/prefs&gt;&lt;/data&gt;</vt:lpwstr>
  </property>
</Properties>
</file>